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0D858EF9"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w:t>
      </w:r>
      <w:del w:id="1" w:author="Rob" w:date="2017-10-02T17:48:00Z">
        <w:r w:rsidRPr="006B33EA" w:rsidDel="009E2DAD">
          <w:delText xml:space="preserve"> to</w:delText>
        </w:r>
      </w:del>
      <w:r w:rsidRPr="006B33EA">
        <w:t xml:space="preserve"> Detect</w:t>
      </w:r>
      <w:ins w:id="2" w:author="Rob" w:date="2017-10-02T17:48:00Z">
        <w:r w:rsidR="009E2DAD">
          <w:t>s</w:t>
        </w:r>
      </w:ins>
      <w:r w:rsidRPr="006B33EA">
        <w:t xml:space="preserve"> </w:t>
      </w:r>
      <w:del w:id="3" w:author="Rob" w:date="2017-10-02T17:48:00Z">
        <w:r w:rsidRPr="006B33EA" w:rsidDel="009E2DAD">
          <w:delText xml:space="preserve">Causal </w:delText>
        </w:r>
      </w:del>
      <w:r w:rsidRPr="006B33EA">
        <w:t>Genes Driving Elemental Accumulation in Maize</w:t>
      </w:r>
    </w:p>
    <w:p w14:paraId="712A672E" w14:textId="77777777" w:rsidR="006B33EA" w:rsidRDefault="006B33EA" w:rsidP="006804EA">
      <w:pPr>
        <w:pStyle w:val="Heading1"/>
      </w:pPr>
      <w:r>
        <w:t>Authors</w:t>
      </w:r>
    </w:p>
    <w:p w14:paraId="02C5444E" w14:textId="002863B0" w:rsidR="00AA7E96" w:rsidRDefault="006B33EA" w:rsidP="006804EA">
      <w:r>
        <w:t>Robert J. Schaefer</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B0BA4">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B0BA4">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B0BA4">
        <w:t>4</w:t>
      </w:r>
      <w:r w:rsidR="00005D7D">
        <w:fldChar w:fldCharType="end"/>
      </w:r>
      <w:r>
        <w:t>, Brian Dilkes</w:t>
      </w:r>
      <w:r w:rsidR="00005D7D">
        <w:fldChar w:fldCharType="begin"/>
      </w:r>
      <w:r w:rsidR="00005D7D">
        <w:instrText xml:space="preserve"> REF _Ref488755534 \n \h </w:instrText>
      </w:r>
      <w:r w:rsidR="00005D7D">
        <w:fldChar w:fldCharType="separate"/>
      </w:r>
      <w:r w:rsidR="000B0BA4">
        <w:t>5</w:t>
      </w:r>
      <w:r w:rsidR="00005D7D">
        <w:fldChar w:fldCharType="end"/>
      </w:r>
      <w:r>
        <w:t>, Ivan Baxter</w:t>
      </w:r>
      <w:r w:rsidR="00005D7D">
        <w:fldChar w:fldCharType="begin"/>
      </w:r>
      <w:r w:rsidR="00005D7D">
        <w:instrText xml:space="preserve"> REF _Ref488755539 \n \h </w:instrText>
      </w:r>
      <w:r w:rsidR="00005D7D">
        <w:fldChar w:fldCharType="separate"/>
      </w:r>
      <w:r w:rsidR="000B0BA4">
        <w:t>6</w:t>
      </w:r>
      <w:r w:rsidR="00005D7D">
        <w:fldChar w:fldCharType="end"/>
      </w:r>
      <w:r w:rsidR="00005D7D">
        <w:t>,</w:t>
      </w:r>
      <w:r w:rsidR="00005D7D">
        <w:fldChar w:fldCharType="begin"/>
      </w:r>
      <w:r w:rsidR="00005D7D">
        <w:instrText xml:space="preserve"> REF _Ref488755546 \n \h </w:instrText>
      </w:r>
      <w:r w:rsidR="00005D7D">
        <w:fldChar w:fldCharType="separate"/>
      </w:r>
      <w:r w:rsidR="000B0BA4">
        <w:t>7</w:t>
      </w:r>
      <w:r w:rsidR="00005D7D">
        <w:fldChar w:fldCharType="end"/>
      </w:r>
      <w:r>
        <w:t>, Chad L. Myers</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005D7D">
        <w:fldChar w:fldCharType="begin"/>
      </w:r>
      <w:r w:rsidR="00005D7D">
        <w:instrText xml:space="preserve"> REF _Ref488755655 \n \h </w:instrText>
      </w:r>
      <w:r w:rsidR="00005D7D">
        <w:fldChar w:fldCharType="separate"/>
      </w:r>
      <w:r w:rsidR="000B0BA4">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4" w:name="_Ref488755432"/>
      <w:r>
        <w:t>Biomedical Informatics and Computational Biology Graduate Program, University of Minnesota, Minneapolis, MN, USA</w:t>
      </w:r>
      <w:bookmarkEnd w:id="4"/>
    </w:p>
    <w:p w14:paraId="612022BE" w14:textId="77777777" w:rsidR="006B33EA" w:rsidRDefault="000C62F2" w:rsidP="00B87472">
      <w:pPr>
        <w:pStyle w:val="ListParagraph"/>
        <w:numPr>
          <w:ilvl w:val="0"/>
          <w:numId w:val="8"/>
        </w:numPr>
      </w:pPr>
      <w:bookmarkStart w:id="5" w:name="_Ref488755454"/>
      <w:r>
        <w:t>Department of Agronomy and Plant Genetics</w:t>
      </w:r>
      <w:r w:rsidR="006B33EA">
        <w:t>, University of Minnesota, St. Paul, MN, USA</w:t>
      </w:r>
      <w:bookmarkEnd w:id="5"/>
    </w:p>
    <w:p w14:paraId="28E1C4D7" w14:textId="77777777" w:rsidR="00005D7D" w:rsidRDefault="00005D7D" w:rsidP="00B87472">
      <w:pPr>
        <w:pStyle w:val="ListParagraph"/>
        <w:numPr>
          <w:ilvl w:val="0"/>
          <w:numId w:val="8"/>
        </w:numPr>
      </w:pPr>
      <w:bookmarkStart w:id="6" w:name="_Ref488755655"/>
      <w:r>
        <w:t>Department of Computer Science, University of Minnesota, Minneapolis, MN, USA</w:t>
      </w:r>
      <w:bookmarkEnd w:id="6"/>
    </w:p>
    <w:p w14:paraId="78494292" w14:textId="77777777" w:rsidR="006B33EA" w:rsidRDefault="00453A36" w:rsidP="00B87472">
      <w:pPr>
        <w:pStyle w:val="ListParagraph"/>
        <w:numPr>
          <w:ilvl w:val="0"/>
          <w:numId w:val="8"/>
        </w:numPr>
      </w:pPr>
      <w:bookmarkStart w:id="7" w:name="_Ref488755530"/>
      <w:r>
        <w:t>Cayuga Genetics Consulting Group LLC</w:t>
      </w:r>
      <w:r w:rsidR="006B33EA">
        <w:t>, Ithaca, NY, USA</w:t>
      </w:r>
      <w:bookmarkEnd w:id="7"/>
    </w:p>
    <w:p w14:paraId="2D8BCC68" w14:textId="77777777" w:rsidR="006B33EA" w:rsidRDefault="006B33EA" w:rsidP="00B87472">
      <w:pPr>
        <w:pStyle w:val="ListParagraph"/>
        <w:numPr>
          <w:ilvl w:val="0"/>
          <w:numId w:val="8"/>
        </w:numPr>
      </w:pPr>
      <w:bookmarkStart w:id="8" w:name="_Ref488755534"/>
      <w:r>
        <w:t>Department of Biochemistry, Purdue University, West Lafayette, IN, USA</w:t>
      </w:r>
      <w:bookmarkEnd w:id="8"/>
    </w:p>
    <w:p w14:paraId="672D84E0" w14:textId="77777777" w:rsidR="006B4B17" w:rsidRDefault="00E56B10" w:rsidP="00B87472">
      <w:pPr>
        <w:pStyle w:val="ListParagraph"/>
        <w:numPr>
          <w:ilvl w:val="0"/>
          <w:numId w:val="8"/>
        </w:numPr>
      </w:pPr>
      <w:bookmarkStart w:id="9" w:name="_Ref488755539"/>
      <w:r>
        <w:t>Donald Danforth Plant Science Center, St. Louis, MO, USA</w:t>
      </w:r>
      <w:bookmarkEnd w:id="9"/>
    </w:p>
    <w:p w14:paraId="584F7012" w14:textId="77777777" w:rsidR="00005D7D" w:rsidRDefault="006B33EA" w:rsidP="00B87472">
      <w:pPr>
        <w:pStyle w:val="ListParagraph"/>
        <w:numPr>
          <w:ilvl w:val="0"/>
          <w:numId w:val="8"/>
        </w:numPr>
      </w:pPr>
      <w:bookmarkStart w:id="10" w:name="_Ref488755546"/>
      <w:r>
        <w:t>USDA-ARS Plant Genetics Re</w:t>
      </w:r>
      <w:r w:rsidR="00E56B10">
        <w:t>search Unit, St. Louis, MO, USA</w:t>
      </w:r>
      <w:bookmarkEnd w:id="10"/>
    </w:p>
    <w:p w14:paraId="7A8B558D" w14:textId="77777777" w:rsidR="006B33EA" w:rsidRDefault="006B33EA" w:rsidP="006804EA">
      <w:pPr>
        <w:pStyle w:val="Heading1"/>
      </w:pPr>
      <w:r>
        <w:t>Abstract</w:t>
      </w:r>
    </w:p>
    <w:p w14:paraId="4E5DFB75" w14:textId="77777777"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11"/>
      <w:r>
        <w:t xml:space="preserve">are sparse. </w:t>
      </w:r>
      <w:commentRangeEnd w:id="11"/>
      <w:r w:rsidR="00061FDD">
        <w:rPr>
          <w:rStyle w:val="CommentReference"/>
        </w:rPr>
        <w:commentReference w:id="11"/>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12"/>
      <w:r w:rsidR="00BB25AC">
        <w:t>functionall</w:t>
      </w:r>
      <w:commentRangeEnd w:id="12"/>
      <w:r w:rsidR="005F326A">
        <w:rPr>
          <w:rStyle w:val="CommentReference"/>
        </w:rPr>
        <w:commentReference w:id="12"/>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06848D73" w14:textId="77777777" w:rsidR="006B33EA" w:rsidRDefault="006B33EA" w:rsidP="006804EA">
      <w:pPr>
        <w:pStyle w:val="Heading1"/>
      </w:pPr>
      <w:r>
        <w:t>Introduction</w:t>
      </w:r>
    </w:p>
    <w:p w14:paraId="2633355E" w14:textId="77777777"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F93C4F">
        <w:rPr>
          <w:i/>
          <w:rPrChange w:id="13" w:author="rob" w:date="2017-10-03T09:42:00Z">
            <w:rPr/>
          </w:rPrChange>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7777777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w:t>
      </w:r>
      <w:r>
        <w:lastRenderedPageBreak/>
        <w:t xml:space="preserve">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23A7E79"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750269A8"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del w:id="14" w:author="rob" w:date="2017-10-03T09:47:00Z">
        <w:r w:rsidR="00A95231" w:rsidRPr="0056390E" w:rsidDel="009628B8">
          <w:delText>many</w:delText>
        </w:r>
        <w:r w:rsidRPr="0056390E" w:rsidDel="009628B8">
          <w:delText xml:space="preserve"> </w:delText>
        </w:r>
      </w:del>
      <w:ins w:id="15" w:author="rob" w:date="2017-10-03T09:47:00Z">
        <w:r w:rsidR="009628B8">
          <w:t>a set of</w:t>
        </w:r>
        <w:r w:rsidR="009628B8" w:rsidRPr="0056390E">
          <w:t xml:space="preserve"> </w:t>
        </w:r>
      </w:ins>
      <w:r w:rsidRPr="0056390E">
        <w:t xml:space="preserve">genes contributing to the same biological process </w:t>
      </w:r>
      <w:r w:rsidR="00A95231" w:rsidRPr="0056390E">
        <w:t xml:space="preserve">will </w:t>
      </w:r>
      <w:del w:id="16" w:author="rob" w:date="2017-10-03T09:47:00Z">
        <w:r w:rsidRPr="0056390E" w:rsidDel="009628B8">
          <w:delText xml:space="preserve">be </w:delText>
        </w:r>
        <w:r w:rsidR="00A95231" w:rsidRPr="0056390E" w:rsidDel="009628B8">
          <w:delText xml:space="preserve">able to </w:delText>
        </w:r>
      </w:del>
      <w:r w:rsidR="00A95231" w:rsidRPr="0056390E">
        <w:t>affect variation in</w:t>
      </w:r>
      <w:r w:rsidRPr="0056390E">
        <w:t xml:space="preserve"> a given phenotype</w:t>
      </w:r>
      <w:ins w:id="17" w:author="rob" w:date="2017-10-03T09:49:00Z">
        <w:r w:rsidR="005A7F54">
          <w:t xml:space="preserve"> through guilt-by-association</w:t>
        </w:r>
      </w:ins>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171B36D4"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ins w:id="18" w:author="rob" w:date="2017-10-03T09:50:00Z">
        <w:r w:rsidR="00B53228">
          <w:t>;</w:t>
        </w:r>
      </w:ins>
      <w:del w:id="19" w:author="rob" w:date="2017-10-03T09:50:00Z">
        <w:r w:rsidDel="00B53228">
          <w:delText>,</w:delText>
        </w:r>
      </w:del>
      <w:r>
        <w:t xml:space="preserve">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w:t>
      </w:r>
      <w:r w:rsidRPr="00002A0F">
        <w:lastRenderedPageBreak/>
        <w:t xml:space="preserve">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3B69A10C"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the output</w:t>
      </w:r>
      <w:ins w:id="20" w:author="rob" w:date="2017-10-03T09:52:00Z">
        <w:r w:rsidR="00003F71">
          <w:t>s</w:t>
        </w:r>
      </w:ins>
      <w:del w:id="21" w:author="rob" w:date="2017-10-03T09:52:00Z">
        <w:r w:rsidR="00A57265" w:rsidDel="00C15C9F">
          <w:delText>s</w:delText>
        </w:r>
      </w:del>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503B5BA4" w:rsidR="00F42CCC" w:rsidRDefault="00C46D31" w:rsidP="006804EA">
      <w:r>
        <w:t xml:space="preserve">To accomplish this, we implemented and evaluated two different network scoring metrics: </w:t>
      </w:r>
      <w:ins w:id="22" w:author="rob" w:date="2017-10-03T10:01:00Z">
        <w:r w:rsidR="00D37678">
          <w:t>sub</w:t>
        </w:r>
      </w:ins>
      <w:r>
        <w:t xml:space="preserve">network </w:t>
      </w:r>
      <w:r w:rsidRPr="00C06C24">
        <w:t>density</w:t>
      </w:r>
      <w:r>
        <w:t xml:space="preserve">, and </w:t>
      </w:r>
      <w:ins w:id="23" w:author="rob" w:date="2017-10-03T10:01:00Z">
        <w:r w:rsidR="00D37678">
          <w:t>sub</w:t>
        </w:r>
      </w:ins>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ins w:id="24" w:author="rob" w:date="2017-10-03T10:02:00Z">
        <w:r w:rsidR="004D5AC5">
          <w:t>Sub</w:t>
        </w:r>
      </w:ins>
      <w:del w:id="25" w:author="rob" w:date="2017-10-03T10:02:00Z">
        <w:r w:rsidDel="004D5AC5">
          <w:delText>N</w:delText>
        </w:r>
      </w:del>
      <w:ins w:id="26" w:author="rob" w:date="2017-10-03T10:02:00Z">
        <w:r w:rsidR="004D5AC5">
          <w:t>n</w:t>
        </w:r>
      </w:ins>
      <w:r>
        <w:t xml:space="preserve">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ins w:id="27" w:author="rob" w:date="2017-10-03T10:02:00Z">
        <w:r w:rsidR="004D5AC5">
          <w:t>Sub</w:t>
        </w:r>
      </w:ins>
      <w:del w:id="28" w:author="rob" w:date="2017-10-03T10:02:00Z">
        <w:r w:rsidR="0000230A" w:rsidDel="004D5AC5">
          <w:delText>N</w:delText>
        </w:r>
      </w:del>
      <w:ins w:id="29" w:author="rob" w:date="2017-10-03T10:02:00Z">
        <w:r w:rsidR="004D5AC5">
          <w:t>n</w:t>
        </w:r>
      </w:ins>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ins w:id="30" w:author="rob" w:date="2017-10-03T10:02:00Z">
        <w:r w:rsidR="00074EEA">
          <w:t>-</w:t>
        </w:r>
      </w:ins>
      <w:del w:id="31" w:author="rob" w:date="2017-10-03T10:02:00Z">
        <w:r w:rsidR="00DC139F" w:rsidDel="00074EEA">
          <w:delText xml:space="preserve"> </w:delText>
        </w:r>
      </w:del>
      <w:r w:rsidR="00DC139F">
        <w:t>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w:t>
      </w:r>
      <w:ins w:id="32" w:author="rob" w:date="2017-10-03T10:02:00Z">
        <w:r w:rsidR="00C74328">
          <w:t>sub</w:t>
        </w:r>
      </w:ins>
      <w:r w:rsidR="00DC139F">
        <w:t xml:space="preserve">network density </w:t>
      </w:r>
      <w:r w:rsidR="00DC139F">
        <w:lastRenderedPageBreak/>
        <w:t>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del w:id="33" w:author="rob" w:date="2017-10-03T10:05:00Z">
        <w:r w:rsidR="00894FFD" w:rsidDel="00456CBF">
          <w:delText xml:space="preserve"> that</w:delText>
        </w:r>
      </w:del>
      <w:ins w:id="34" w:author="rob" w:date="2017-10-03T10:05:00Z">
        <w:r w:rsidR="00456CBF">
          <w:t>,</w:t>
        </w:r>
      </w:ins>
      <w:r w:rsidR="00894FFD">
        <w:t xml:space="preserve"> for a</w:t>
      </w:r>
      <w:del w:id="35" w:author="rob" w:date="2017-10-03T10:05:00Z">
        <w:r w:rsidR="00894FFD" w:rsidDel="00456CBF">
          <w:delText>n</w:delText>
        </w:r>
      </w:del>
      <w:r w:rsidR="00894FFD">
        <w:t xml:space="preserve"> </w:t>
      </w:r>
      <w:ins w:id="36" w:author="rob" w:date="2017-10-03T10:06:00Z">
        <w:r w:rsidR="00456CBF">
          <w:t xml:space="preserve">given </w:t>
        </w:r>
      </w:ins>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37" w:name="_Ref444765587"/>
      <w:r>
        <w:t>Fig.</w:t>
      </w:r>
      <w:r w:rsidR="00BD3E3E">
        <w:t xml:space="preserve"> 1</w:t>
      </w:r>
      <w:bookmarkEnd w:id="37"/>
    </w:p>
    <w:p w14:paraId="20901FC1" w14:textId="77777777" w:rsidR="00E7135D" w:rsidRDefault="00D42BE5" w:rsidP="006804EA">
      <w:pPr>
        <w:pStyle w:val="Heading3"/>
      </w:pPr>
      <w:r>
        <w:t>Schematic</w:t>
      </w:r>
      <w:r w:rsidR="00CE7F08">
        <w:t xml:space="preserve"> of the </w:t>
      </w:r>
      <w:r w:rsidR="00E7135D" w:rsidRPr="00E7135D">
        <w:t>Camoco</w:t>
      </w:r>
      <w:del w:id="38" w:author="rob" w:date="2017-10-03T10:07:00Z">
        <w:r w:rsidR="00E7135D" w:rsidRPr="00E7135D" w:rsidDel="00077185">
          <w:delText xml:space="preserve"> integration</w:delText>
        </w:r>
      </w:del>
      <w:r w:rsidR="00E7135D" w:rsidRPr="00E7135D">
        <w:t xml:space="preserve"> framework</w:t>
      </w:r>
    </w:p>
    <w:p w14:paraId="541EFC10" w14:textId="5AB370DF"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ins w:id="39" w:author="rob" w:date="2017-10-03T10:08:00Z">
        <w:r w:rsidR="00C95B73">
          <w:t xml:space="preserve">genome-wide </w:t>
        </w:r>
      </w:ins>
      <w:r w:rsidR="00E7135D" w:rsidRPr="00E7135D">
        <w:t>significance indicating a multi</w:t>
      </w:r>
      <w:r w:rsidR="002E6613">
        <w:t>-</w:t>
      </w:r>
      <w:r w:rsidR="00E7135D" w:rsidRPr="00E7135D">
        <w:t>genic trait.</w:t>
      </w:r>
      <w:del w:id="40" w:author="rob" w:date="2017-10-03T10:07:00Z">
        <w:r w:rsidR="00E7135D" w:rsidRPr="00E7135D" w:rsidDel="004C1A47">
          <w:delText xml:space="preserve"> </w:delText>
        </w:r>
      </w:del>
      <w:r w:rsidR="00E7135D" w:rsidRPr="00E7135D">
        <w:t xml:space="preserve"> SNP-to-gene mapping windows i</w:t>
      </w:r>
      <w:r w:rsidR="00DB7A3F">
        <w:t>dentif</w:t>
      </w:r>
      <w:ins w:id="41" w:author="rob" w:date="2017-10-03T10:08:00Z">
        <w:r w:rsidR="00C95B73">
          <w:t>y</w:t>
        </w:r>
      </w:ins>
      <w:del w:id="42" w:author="rob" w:date="2017-10-03T10:08:00Z">
        <w:r w:rsidR="00DB7A3F" w:rsidDel="00C95B73">
          <w:delText>ies</w:delText>
        </w:r>
      </w:del>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del w:id="43" w:author="rob" w:date="2017-10-03T10:10:00Z">
        <w:r w:rsidR="00E84585" w:rsidDel="000002A2">
          <w:delText xml:space="preserve"> </w:delText>
        </w:r>
      </w:del>
      <w:ins w:id="44" w:author="rob" w:date="2017-10-03T10:10:00Z">
        <w:r w:rsidR="000002A2">
          <w:t xml:space="preserve"> without co-expression evidence</w:t>
        </w:r>
      </w:ins>
      <w:del w:id="45" w:author="rob" w:date="2017-10-03T10:10:00Z">
        <w:r w:rsidR="00E84585" w:rsidDel="000002A2">
          <w:delText xml:space="preserve">using </w:delText>
        </w:r>
        <w:r w:rsidR="00045287" w:rsidDel="000002A2">
          <w:delText>stringent</w:delText>
        </w:r>
        <w:r w:rsidR="00E84585" w:rsidDel="000002A2">
          <w:delText xml:space="preserve"> SNP-to-gene mapping</w:delText>
        </w:r>
      </w:del>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w:t>
      </w:r>
      <w:r w:rsidR="007F4EAC">
        <w:lastRenderedPageBreak/>
        <w:t>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46" w:name="_Ref458774860"/>
      <w:r>
        <w:t>Table 1</w:t>
      </w:r>
      <w:bookmarkEnd w:id="46"/>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w:t>
      </w:r>
      <w:r w:rsidR="006F3FCF">
        <w:lastRenderedPageBreak/>
        <w:t xml:space="preserve">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47" w:name="_Ref458774880"/>
      <w:r>
        <w:t>Table 2</w:t>
      </w:r>
      <w:bookmarkEnd w:id="47"/>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48" w:name="_Ref487124030"/>
      <w:r>
        <w:lastRenderedPageBreak/>
        <w:t>Fig 2</w:t>
      </w:r>
      <w:bookmarkEnd w:id="48"/>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A062723"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50810E1D"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7777777" w:rsidR="00C0374E" w:rsidRDefault="008D7F45" w:rsidP="006804EA">
      <w:r>
        <w:lastRenderedPageBreak/>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06BC9256"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i.e. to simulate missing candidates</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49" w:name="_Ref456807908"/>
      <w:bookmarkStart w:id="50" w:name="_Ref458794783"/>
      <w:r>
        <w:t>Fig 3</w:t>
      </w:r>
      <w:bookmarkEnd w:id="49"/>
      <w:bookmarkEnd w:id="50"/>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FB4035B"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51" w:name="_Ref458700744"/>
      <w:r>
        <w:lastRenderedPageBreak/>
        <w:t>Fig. 4</w:t>
      </w:r>
      <w:bookmarkEnd w:id="51"/>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2F31A383"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52" w:name="_Ref458721156"/>
      <w:bookmarkStart w:id="53" w:name="_Ref447197618"/>
      <w:r>
        <w:t>Fig. 5</w:t>
      </w:r>
      <w:bookmarkEnd w:id="52"/>
      <w:bookmarkEnd w:id="53"/>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w:t>
      </w:r>
      <w:r w:rsidR="003A6DD3">
        <w:lastRenderedPageBreak/>
        <w:t>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349F4B0A"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251F942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3D18672"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54" w:name="_Ref458956303"/>
      <w:r>
        <w:t>Table 3</w:t>
      </w:r>
      <w:bookmarkEnd w:id="54"/>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01699263"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55" w:name="_Ref489428564"/>
      <w:r>
        <w:t>Fig. 6</w:t>
      </w:r>
      <w:bookmarkEnd w:id="55"/>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EF54DAE" w:rsidR="00F11BB0"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56" w:name="_Ref485996339"/>
      <w:r>
        <w:t>Table 4</w:t>
      </w:r>
      <w:bookmarkEnd w:id="56"/>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lastRenderedPageBreak/>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0CADED80"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57" w:name="_Ref487144620"/>
      <w:r>
        <w:t>Fig.</w:t>
      </w:r>
      <w:r w:rsidR="00663C67">
        <w:t xml:space="preserve"> 7</w:t>
      </w:r>
      <w:bookmarkEnd w:id="57"/>
    </w:p>
    <w:p w14:paraId="1F6B0E4D" w14:textId="77777777" w:rsidR="00162DC9" w:rsidRDefault="00162DC9" w:rsidP="00162DC9">
      <w:pPr>
        <w:pStyle w:val="Heading4"/>
      </w:pPr>
      <w:r>
        <w:t>HPO Genes for Cd and Se in the ZmRoot Network</w:t>
      </w:r>
    </w:p>
    <w:p w14:paraId="6910540C" w14:textId="00308A14"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 xml:space="preserve">Interestingly, the high-confidence genes discovered were largely complementary, both in terms of which traits they produced results on and for which network. Among the two sets of genes (391 and 247 </w:t>
      </w:r>
      <w:r>
        <w:lastRenderedPageBreak/>
        <w:t>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58" w:name="_Ref486000600"/>
      <w:r>
        <w:t>Table 5</w:t>
      </w:r>
      <w:bookmarkEnd w:id="58"/>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lastRenderedPageBreak/>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59" w:name="_Ref483951527"/>
      <w:r>
        <w:t>Fig. 8</w:t>
      </w:r>
      <w:bookmarkEnd w:id="59"/>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5C121E8"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11EAA18F" w14:textId="228F69E2" w:rsidR="00EB61E4" w:rsidRPr="00EB61E4" w:rsidRDefault="00EB61E4" w:rsidP="00FC6F80">
      <w:pPr>
        <w:pStyle w:val="Heading2"/>
      </w:pPr>
      <w:r>
        <w:t>GA-</w:t>
      </w:r>
      <w:r>
        <w:t>signaling</w:t>
      </w:r>
      <w:r>
        <w:t xml:space="preserve"> DELLA domain transcription factors </w:t>
      </w:r>
      <w:r>
        <w:t>influence</w:t>
      </w:r>
      <w:r>
        <w:t xml:space="preserve"> the ionome of maize</w:t>
      </w:r>
    </w:p>
    <w:p w14:paraId="1F109CB7" w14:textId="3DA938C4"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bookmarkStart w:id="60" w:name="_GoBack"/>
      <w:bookmarkEnd w:id="60"/>
      <w:r w:rsidRPr="00EB7EEB">
        <w:rPr>
          <w:i/>
        </w:rPr>
        <w:t>d8</w:t>
      </w:r>
      <w:r>
        <w:t xml:space="preserve">), both of which can be mutated to dominant negative forms that display dwarf phenotypes and dramatic suppression of GA responses. </w:t>
      </w:r>
      <w:r w:rsidRPr="00EB7EEB">
        <w:rPr>
          <w:i/>
        </w:rPr>
        <w:t>d9</w:t>
      </w:r>
      <w:r>
        <w:t xml:space="preserve"> was discovered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also affected the concentration of seed Cd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61" w:name="_Ref484091798"/>
      <w:r w:rsidRPr="005F38FF">
        <w:t>Fig. 9</w:t>
      </w:r>
      <w:bookmarkEnd w:id="61"/>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77777777" w:rsidR="008458B3" w:rsidRDefault="008458B3" w:rsidP="008458B3">
      <w:pPr>
        <w:pStyle w:val="Subtitle"/>
      </w:pPr>
      <w:r>
        <w:t xml:space="preserve">Boxplots displaying mean I DIDN'T MAKE THEM ASK SOMEBODY ELSE and ranges with p-values from pair-wise t-tests comparing wild-type and mutant siblings for </w:t>
      </w:r>
      <w:r w:rsidRPr="003B38CF">
        <w:t>9</w:t>
      </w:r>
      <w:r>
        <w:t xml:space="preserve"> elements. </w:t>
      </w:r>
    </w:p>
    <w:p w14:paraId="0B1F761E" w14:textId="743EBE17"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 xml:space="preserve">s. </w:t>
      </w:r>
      <w:r w:rsidRPr="009D3B04">
        <w:t xml:space="preserve"> </w:t>
      </w:r>
      <w:r>
        <w:t>L</w:t>
      </w:r>
      <w:r w:rsidRPr="009D3B04">
        <w:t xml:space="preserve">ines were grown in the field and kernels’ element profiles analyzed. 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 xml:space="preserve"> </w:t>
      </w:r>
      <w:r w:rsidRPr="009D3B04">
        <w:t>type siblings were collected and processed for single-seed ionomic profiling</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 xml:space="preserve">revealed that </w:t>
      </w:r>
      <w:r w:rsidRPr="00A305F2">
        <w:t>Mg, P, S, Fe, Cu, Sr</w:t>
      </w:r>
      <w:r w:rsidRPr="009D3B04" w:rsidDel="00296603">
        <w:t xml:space="preserve"> </w:t>
      </w:r>
      <w:r>
        <w:t xml:space="preserve"> </w:t>
      </w:r>
      <w:r w:rsidRPr="009D3B04">
        <w:t>were higher in the dwarf</w:t>
      </w:r>
      <w:r>
        <w:t xml:space="preserve"> than wild-type seeds</w:t>
      </w:r>
      <w:r w:rsidRPr="009D3B04">
        <w:t xml:space="preserve">. In addition to the elements that were different in the joint model, </w:t>
      </w:r>
      <w:r w:rsidRPr="00A44BA1">
        <w:rPr>
          <w:i/>
        </w:rPr>
        <w:t>D9-1</w:t>
      </w:r>
      <w:r w:rsidRPr="009D3B04">
        <w:t xml:space="preserve"> was also significantly different </w:t>
      </w:r>
      <w:r>
        <w:t>from its wild-type siblings, by t test (p &lt; 0.05) for</w:t>
      </w:r>
      <w:r w:rsidRPr="009D3B04">
        <w:t xml:space="preserve"> </w:t>
      </w:r>
      <w:r>
        <w:t>Na content and seed weight</w:t>
      </w:r>
      <w:r w:rsidRPr="009D3B04">
        <w:t xml:space="preserve">. </w:t>
      </w:r>
      <w:r>
        <w:t xml:space="preserve">Dominant mutants of </w:t>
      </w:r>
      <w:r w:rsidRPr="00A44BA1">
        <w:rPr>
          <w:i/>
        </w:rPr>
        <w:t>d8</w:t>
      </w:r>
      <w:r w:rsidRPr="009D3B04">
        <w:t xml:space="preserve">, which is expressed in roots at lower levels than </w:t>
      </w:r>
      <w:r w:rsidRPr="00A44BA1">
        <w:rPr>
          <w:i/>
        </w:rPr>
        <w:t>d9</w:t>
      </w:r>
      <w:r w:rsidRPr="009D3B04">
        <w:t xml:space="preserve"> but many fold higher levels in shoots</w:t>
      </w:r>
      <w:r>
        <w:t>, as assessed from RNA-seq data curated on the Qteller website (qteller.org)</w:t>
      </w:r>
      <w:r w:rsidRPr="009D3B04">
        <w:t xml:space="preserve">, also was significantly greater in </w:t>
      </w:r>
      <w:r>
        <w:t xml:space="preserve">and 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62" w:name="_Ref481757037"/>
      <w:bookmarkStart w:id="63" w:name="_Ref484529183"/>
      <w:r>
        <w:t>Fig. 10</w:t>
      </w:r>
      <w:bookmarkEnd w:id="62"/>
      <w:bookmarkEnd w:id="63"/>
    </w:p>
    <w:p w14:paraId="7E2A9DF3" w14:textId="77777777" w:rsidR="008458B3" w:rsidRDefault="008458B3" w:rsidP="008458B3">
      <w:pPr>
        <w:pStyle w:val="Heading4"/>
      </w:pPr>
      <w:r>
        <w:t>Co-expression network for D9 and cadmium HPO genes</w:t>
      </w:r>
    </w:p>
    <w:p w14:paraId="43FA60AC" w14:textId="77777777" w:rsidR="008458B3" w:rsidRDefault="008458B3" w:rsidP="008458B3">
      <w:pPr>
        <w:pStyle w:val="Subtitle"/>
      </w:pPr>
      <w:r>
        <w:t xml:space="preserve">Co-expression interactions among high priority candidate (HPO) genes were identified in the ZmRoot network for Cadmium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77777777" w:rsidR="008458B3" w:rsidRDefault="008458B3" w:rsidP="008458B3">
      <w:r>
        <w:t>Transcripts co-expressed with D9 were investigated to determine which among these were associated with ionomic traits, and in particular, seed Cd levels. In the ZmRoot network, D9 had strong co-expression interactions with 38 other HPO genes (</w:t>
      </w:r>
      <w:r>
        <w:fldChar w:fldCharType="begin"/>
      </w:r>
      <w:r>
        <w:instrText xml:space="preserve"> REF _Ref484529183 \h </w:instrText>
      </w:r>
      <w:r>
        <w:fldChar w:fldCharType="separate"/>
      </w:r>
      <w:r>
        <w:t>Fig. 10</w:t>
      </w:r>
      <w:r>
        <w:fldChar w:fldCharType="end"/>
      </w:r>
      <w:r>
        <w:t>A).  Among these were two other GRAS domain transcription factors including one of the maize Shortroot paralogs (GRMZM2G132794) and a second GRAS domain transcription factor (GRMZM2G079470). Both of these, as well as the presence of many cell cycle genes among the co-expressed genes and ionomics trait affecting genes, raised the possibility that, like in Arabidopsis (</w:t>
      </w:r>
      <w:r w:rsidRPr="00186291">
        <w:rPr>
          <w:highlight w:val="cyan"/>
        </w:rPr>
        <w:t>REF FIT IRT</w:t>
      </w:r>
      <w:r>
        <w:t xml:space="preserve">), DELLA-dependent processes, responsive to GA, both shape the architecture of the root and the ionome </w:t>
      </w:r>
      <w:r w:rsidRPr="00B70C94">
        <w:rPr>
          <w:highlight w:val="cyan"/>
        </w:rPr>
        <w:t>[Cite]</w:t>
      </w:r>
      <w:r>
        <w:t xml:space="preserve">. In Arabidopsis, DELLA expression disrupts Fe uptake and loss of DELLA prevents some Fe-deficiency mediated root growth suppression. Our finding that constitutive DELLA activity in the roots, affected by the D9-1 and D8-mpl mutants, </w:t>
      </w:r>
      <w:commentRangeStart w:id="64"/>
      <w:r>
        <w:t xml:space="preserve">resulted in excess Fe </w:t>
      </w:r>
      <w:commentRangeEnd w:id="64"/>
      <w:r>
        <w:rPr>
          <w:rStyle w:val="CommentReference"/>
        </w:rPr>
        <w:commentReference w:id="64"/>
      </w:r>
      <w:r>
        <w:t xml:space="preserve">points to a conserved role for the DELLA domain transcription factors and GA signaling in Fe homeostasis in maize, a plant with an entirely different Fe </w:t>
      </w:r>
      <w:commentRangeStart w:id="65"/>
      <w:r>
        <w:t xml:space="preserve">uptake system </w:t>
      </w:r>
      <w:commentRangeEnd w:id="65"/>
      <w:r>
        <w:rPr>
          <w:rStyle w:val="CommentReference"/>
        </w:rPr>
        <w:commentReference w:id="65"/>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0D7634E5" w14:textId="77777777" w:rsidR="008458B3" w:rsidRDefault="008458B3" w:rsidP="008458B3">
      <w:r>
        <w:t xml:space="preserve">Remarkably, the HPO co-expression network associated with D9 in the roots contained three genes with expected roles in the biosynthesis and polymerization </w:t>
      </w:r>
      <w:commentRangeStart w:id="66"/>
      <w:r>
        <w:t>of phenylpropanoids</w:t>
      </w:r>
      <w:commentRangeEnd w:id="66"/>
      <w:r>
        <w:rPr>
          <w:rStyle w:val="CommentReference"/>
        </w:rPr>
        <w:commentReference w:id="66"/>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w:t>
      </w:r>
      <w:commentRangeStart w:id="67"/>
      <w:r>
        <w:t>pioneer s</w:t>
      </w:r>
      <w:commentRangeEnd w:id="67"/>
      <w:r>
        <w:rPr>
          <w:rStyle w:val="CommentReference"/>
        </w:rPr>
        <w:commentReference w:id="67"/>
      </w:r>
      <w:r>
        <w:t xml:space="preserve">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851CD">
        <w:rPr>
          <w:highlight w:val="cyan"/>
        </w:rPr>
        <w:t>,</w:t>
      </w:r>
      <w:commentRangeStart w:id="68"/>
      <w:r w:rsidRPr="002851CD">
        <w:rPr>
          <w:highlight w:val="cyan"/>
        </w:rPr>
        <w:t xml:space="preserve"> Fe, and </w:t>
      </w:r>
      <w:commentRangeStart w:id="69"/>
      <w:r w:rsidRPr="002851CD">
        <w:rPr>
          <w:highlight w:val="cyan"/>
        </w:rPr>
        <w:t>P</w:t>
      </w:r>
      <w:commentRangeEnd w:id="68"/>
      <w:r>
        <w:rPr>
          <w:rStyle w:val="CommentReference"/>
        </w:rPr>
        <w:commentReference w:id="68"/>
      </w:r>
      <w:commentRangeEnd w:id="69"/>
      <w:r>
        <w:rPr>
          <w:rStyle w:val="CommentReference"/>
        </w:rPr>
        <w:commentReference w:id="69"/>
      </w:r>
      <w:r>
        <w:t>.</w:t>
      </w:r>
    </w:p>
    <w:p w14:paraId="2C95E6E2" w14:textId="0AD7F243" w:rsidR="007E08F8" w:rsidRPr="007E08F8" w:rsidRDefault="008458B3" w:rsidP="008458B3">
      <w:r>
        <w:t xml:space="preserve">Genes co-expressed with D9 also were identified in the ZmPAN network. Consistent with the hypothesis that maize DELLA regulated the type II iron uptake mechanism used by grasses, the </w:t>
      </w:r>
      <w:commentRangeStart w:id="70"/>
      <w:r>
        <w:t>nicotianamine</w:t>
      </w:r>
      <w:commentRangeEnd w:id="70"/>
      <w:r>
        <w:rPr>
          <w:rStyle w:val="CommentReference"/>
        </w:rPr>
        <w:commentReference w:id="70"/>
      </w:r>
      <w:r>
        <w:t xml:space="preserv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r w:rsidR="00624BC1">
        <w:rPr>
          <w:rStyle w:val="CommentReference"/>
          <w:rFonts w:asciiTheme="minorHAnsi" w:eastAsiaTheme="minorHAnsi" w:hAnsiTheme="minorHAnsi" w:cs="Arial"/>
          <w:color w:val="auto"/>
        </w:rPr>
        <w:commentReference w:id="71"/>
      </w:r>
    </w:p>
    <w:p w14:paraId="316599A1" w14:textId="77777777"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 xml:space="preserve">association of thes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65DD8A31"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C80535">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5470EBEF"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w:t>
      </w:r>
      <w:r w:rsidR="008C22D3">
        <w:lastRenderedPageBreak/>
        <w:t xml:space="preserve">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012680">
        <w:t>A</w:t>
      </w:r>
      <w:r w:rsidR="002A1D73">
        <w:t>t another</w:t>
      </w:r>
      <w:r w:rsidR="00012680">
        <w:t xml:space="preserve"> </w:t>
      </w:r>
      <w:r w:rsidR="002A1D73">
        <w:t xml:space="preserve">locus, our </w:t>
      </w:r>
      <w:r w:rsidR="00E71C61">
        <w:t>Camoco</w:t>
      </w:r>
      <w:r w:rsidR="002A1D73">
        <w:t xml:space="preserve"> analysis identified a cysteine desulfurulyase (GRMZM2G581155), </w:t>
      </w:r>
      <w:commentRangeStart w:id="72"/>
      <w:r w:rsidR="008C22D3">
        <w:t xml:space="preserve">critical </w:t>
      </w:r>
      <w:commentRangeEnd w:id="72"/>
      <w:r w:rsidR="005E3740">
        <w:rPr>
          <w:rStyle w:val="CommentReference"/>
        </w:rPr>
        <w:commentReference w:id="72"/>
      </w:r>
      <w:r w:rsidR="008C22D3">
        <w:t>for the metabolism of sulfur amino acids</w:t>
      </w:r>
      <w:r w:rsidR="005A3DE3">
        <w:t>,</w:t>
      </w:r>
      <w:r w:rsidR="008C22D3">
        <w:t xml:space="preserve"> and the biosynthesis of the 21st amino acid selenocysteine,</w:t>
      </w:r>
      <w:r w:rsidR="002A1D73">
        <w:t xml:space="preserve"> as an HPO gene.</w:t>
      </w:r>
    </w:p>
    <w:p w14:paraId="2DD34746" w14:textId="5A28D24E" w:rsidR="00B750E1" w:rsidRPr="00B750E1" w:rsidRDefault="002A1D73" w:rsidP="00B750E1">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 xml:space="preserve">(GRMZM2G090217)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1D620559" w14:textId="77777777" w:rsidR="00EF1080" w:rsidRDefault="00EF1080" w:rsidP="00EF1080">
      <w:pPr>
        <w:pStyle w:val="Heading3"/>
      </w:pPr>
      <w:r>
        <w:t>Transporters</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568A17A0" w:rsidR="006E1DB2" w:rsidRPr="008458B3" w:rsidRDefault="008C22D3" w:rsidP="006804EA">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 xml:space="preserve">an HPO gene associated with Cd.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73" w:name="_Ref469995568"/>
    </w:p>
    <w:p w14:paraId="7C3163BA" w14:textId="77777777" w:rsidR="006B33EA" w:rsidRDefault="006B33EA" w:rsidP="006804EA">
      <w:pPr>
        <w:pStyle w:val="Heading1"/>
      </w:pPr>
      <w:bookmarkStart w:id="74" w:name="_Ref487125611"/>
      <w:r>
        <w:lastRenderedPageBreak/>
        <w:t>Discussion</w:t>
      </w:r>
      <w:bookmarkEnd w:id="73"/>
      <w:bookmarkEnd w:id="74"/>
    </w:p>
    <w:p w14:paraId="0DCBCE29" w14:textId="7777777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75"/>
      <w:commentRangeStart w:id="76"/>
      <w:r>
        <w:t>gene expression data</w:t>
      </w:r>
      <w:commentRangeEnd w:id="75"/>
      <w:r w:rsidR="00413505">
        <w:rPr>
          <w:rStyle w:val="CommentReference"/>
        </w:rPr>
        <w:commentReference w:id="75"/>
      </w:r>
      <w:commentRangeEnd w:id="76"/>
      <w:r w:rsidR="00832A5C">
        <w:rPr>
          <w:rStyle w:val="CommentReference"/>
        </w:rPr>
        <w:commentReference w:id="76"/>
      </w:r>
      <w:r>
        <w:t>, which can be readily collected now for most species of interest, to add an important interpretation and prioritization filte</w:t>
      </w:r>
      <w:r w:rsidR="002F0734">
        <w:t>r to the output of a GWA study.</w:t>
      </w:r>
    </w:p>
    <w:p w14:paraId="3A88CAE9" w14:textId="49E3A19F"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2CDD1627" w14:textId="5FA12903" w:rsidR="004C123B" w:rsidRDefault="004C123B" w:rsidP="004C123B">
      <w:r>
        <w:t xml:space="preserve">It is important to note </w:t>
      </w:r>
      <w:r w:rsidR="007A4AAC">
        <w:t xml:space="preserve">caveats to </w:t>
      </w:r>
      <w:r>
        <w:t xml:space="preserve">our approach. </w:t>
      </w:r>
      <w:r w:rsidR="007A4AAC">
        <w:t>For example, p</w:t>
      </w:r>
      <w:r>
        <w:t xml:space="preserve">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w:t>
      </w:r>
      <w:r>
        <w:lastRenderedPageBreak/>
        <w:t>true of phenotypes (and this is supported by the fact that we have discovered strong candidates for the majority of traits examined), but we expect there are exceptional traits, and individual causal genes, for which our approach will not work</w:t>
      </w:r>
      <w:r w:rsidR="007A4AAC">
        <w:t>. We also know that if genes are missing from the expression network, as is the case the known regulator of Mo transport and accumulation, Mot1, we cannot detect overlap between transcriptional networks and genes linked to GWAS hits.</w:t>
      </w:r>
    </w:p>
    <w:p w14:paraId="38A790EA" w14:textId="2DB8C51B" w:rsidR="0021466E" w:rsidRDefault="004C123B" w:rsidP="004C123B">
      <w:r>
        <w:t>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31E6DF25"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w:t>
      </w:r>
      <w:r w:rsidR="00887517">
        <w:lastRenderedPageBreak/>
        <w:t>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38C3">
      <w:pPr>
        <w:pStyle w:val="Heading2"/>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B339483"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15C99623"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 xml:space="preserve">Supp. </w:t>
      </w:r>
      <w:r w:rsidR="000B0BA4">
        <w:lastRenderedPageBreak/>
        <w:t>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77" w:name="_Ref463088833"/>
      <w:r>
        <w:t>Materials and Methods</w:t>
      </w:r>
      <w:bookmarkEnd w:id="77"/>
    </w:p>
    <w:p w14:paraId="28A526A3" w14:textId="77777777" w:rsidR="008D2BA7" w:rsidRDefault="008D2BA7" w:rsidP="00B341BD">
      <w:pPr>
        <w:pStyle w:val="Heading2"/>
      </w:pPr>
      <w:r>
        <w:t>Software implementation of Camoco</w:t>
      </w:r>
    </w:p>
    <w:p w14:paraId="62C7F429" w14:textId="77777777"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77777777"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7D2AD4DD" w14:textId="77777777" w:rsidR="00746B7C" w:rsidRDefault="004B7D5A" w:rsidP="008D2BA7">
      <w:r>
        <w:lastRenderedPageBreak/>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6F350BDB" w14:textId="71917EE0" w:rsidR="004B7D5A" w:rsidRDefault="00F93C4F" w:rsidP="008D2BA7">
      <w:hyperlink r:id="rId10"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lastRenderedPageBreak/>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78" w:name="_Ref447101528"/>
      <w:r w:rsidRPr="0045686C">
        <w:rPr>
          <w:rFonts w:eastAsiaTheme="minorEastAsia"/>
        </w:rPr>
        <w:lastRenderedPageBreak/>
        <w:t>Eq.1</w:t>
      </w:r>
      <w:bookmarkEnd w:id="78"/>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77777777"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084D96DF" w14:textId="77777777" w:rsidR="00503064" w:rsidRDefault="00680409" w:rsidP="006804EA">
      <w:pPr>
        <w:pStyle w:val="Heading3"/>
      </w:pPr>
      <w:bookmarkStart w:id="79" w:name="_Ref447101545"/>
      <w:bookmarkStart w:id="80" w:name="_Ref464049667"/>
      <w:r>
        <w:t>Eq.</w:t>
      </w:r>
      <w:bookmarkEnd w:id="79"/>
      <w:r w:rsidR="0020783F">
        <w:t>2</w:t>
      </w:r>
      <w:bookmarkEnd w:id="80"/>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81" w:name="_Ref447101563"/>
      <w:bookmarkStart w:id="82" w:name="_Ref464738379"/>
      <w:r w:rsidRPr="0045686C">
        <w:rPr>
          <w:rFonts w:eastAsiaTheme="minorEastAsia"/>
        </w:rPr>
        <w:t>Eq.</w:t>
      </w:r>
      <w:bookmarkEnd w:id="81"/>
      <w:r>
        <w:rPr>
          <w:rFonts w:eastAsiaTheme="minorEastAsia"/>
        </w:rPr>
        <w:t>3</w:t>
      </w:r>
      <w:bookmarkEnd w:id="82"/>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83" w:name="_Ref447101571"/>
      <w:r>
        <w:t>Eq.</w:t>
      </w:r>
      <w:r w:rsidR="00503064">
        <w:t>4</w:t>
      </w:r>
      <w:bookmarkEnd w:id="83"/>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lastRenderedPageBreak/>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84" w:name="_Ref484125232"/>
      <w:r>
        <w:t>Eq.</w:t>
      </w:r>
      <w:r w:rsidR="005936F2">
        <w:t xml:space="preserve"> 6</w:t>
      </w:r>
      <w:bookmarkEnd w:id="84"/>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85" w:name="_Ref458775441"/>
      <w:bookmarkStart w:id="86" w:name="_Ref484125256"/>
      <w:r>
        <w:t>Eq. 7</w:t>
      </w:r>
      <w:bookmarkEnd w:id="85"/>
      <w:bookmarkEnd w:id="86"/>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1B393BBE"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w:t>
      </w:r>
      <w:r>
        <w:lastRenderedPageBreak/>
        <w:t xml:space="preserve">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77777777"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lastRenderedPageBreak/>
        <w:t>Reduced accession ZmPAN networks</w:t>
      </w:r>
    </w:p>
    <w:p w14:paraId="7C6F9034" w14:textId="77777777"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5EFC1B64" w14:textId="77777777" w:rsidR="00331862" w:rsidRPr="00331862" w:rsidRDefault="00331862" w:rsidP="00331862"/>
    <w:p w14:paraId="08B3B8F4" w14:textId="77777777" w:rsidR="006B33EA" w:rsidRDefault="006B33EA" w:rsidP="006804EA">
      <w:pPr>
        <w:pStyle w:val="Heading1"/>
      </w:pPr>
      <w:r>
        <w:t>Acknowledgements</w:t>
      </w:r>
    </w:p>
    <w:p w14:paraId="71CB1226" w14:textId="77777777" w:rsidR="006B33EA" w:rsidRDefault="006B33EA" w:rsidP="006804EA">
      <w:pPr>
        <w:pStyle w:val="Heading1"/>
      </w:pPr>
      <w:r>
        <w:t>References</w:t>
      </w:r>
    </w:p>
    <w:p w14:paraId="5BC3495A" w14:textId="16651091" w:rsidR="00C80535" w:rsidRPr="00C80535" w:rsidRDefault="003F1192" w:rsidP="00C8053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80535" w:rsidRPr="00C80535">
        <w:rPr>
          <w:rFonts w:ascii="Calibri" w:hAnsi="Calibri" w:cs="Times New Roman"/>
          <w:noProof/>
          <w:szCs w:val="24"/>
        </w:rPr>
        <w:t xml:space="preserve">Anders, Simon, Paul Theodor Pyl, and Wolfgang Huber. 2014. “HTSeq - A Python Framework to Work with High-Throughput Sequencing Data.” </w:t>
      </w:r>
      <w:r w:rsidR="00C80535" w:rsidRPr="00C80535">
        <w:rPr>
          <w:rFonts w:ascii="Calibri" w:hAnsi="Calibri" w:cs="Times New Roman"/>
          <w:i/>
          <w:iCs/>
          <w:noProof/>
          <w:szCs w:val="24"/>
        </w:rPr>
        <w:t>Bioinformatics (Oxford, England)</w:t>
      </w:r>
      <w:r w:rsidR="00C80535" w:rsidRPr="00C80535">
        <w:rPr>
          <w:rFonts w:ascii="Calibri" w:hAnsi="Calibri" w:cs="Times New Roman"/>
          <w:noProof/>
          <w:szCs w:val="24"/>
        </w:rPr>
        <w:t xml:space="preserve"> 31 (2): 166–69. doi:10.1093/bioinformatics/btu638.</w:t>
      </w:r>
    </w:p>
    <w:p w14:paraId="6DE1E3D9"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C80535">
        <w:rPr>
          <w:rFonts w:ascii="Calibri" w:hAnsi="Calibri" w:cs="Times New Roman"/>
          <w:i/>
          <w:iCs/>
          <w:noProof/>
          <w:szCs w:val="24"/>
        </w:rPr>
        <w:t>Nucleic Acids Research</w:t>
      </w:r>
      <w:r w:rsidRPr="00C80535">
        <w:rPr>
          <w:rFonts w:ascii="Calibri" w:hAnsi="Calibri" w:cs="Times New Roman"/>
          <w:noProof/>
          <w:szCs w:val="24"/>
        </w:rPr>
        <w:t>, gkv1007. doi:10.1093/nar/gkv1007.</w:t>
      </w:r>
    </w:p>
    <w:p w14:paraId="0DEEFA1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C80535">
        <w:rPr>
          <w:rFonts w:ascii="Calibri" w:hAnsi="Calibri" w:cs="Times New Roman"/>
          <w:i/>
          <w:iCs/>
          <w:noProof/>
          <w:szCs w:val="24"/>
        </w:rPr>
        <w:t>G3&amp;amp;#58; Genes|Genomes|Genetics</w:t>
      </w:r>
      <w:r w:rsidRPr="00C80535">
        <w:rPr>
          <w:rFonts w:ascii="Calibri" w:hAnsi="Calibri" w:cs="Times New Roman"/>
          <w:noProof/>
          <w:szCs w:val="24"/>
        </w:rPr>
        <w:t xml:space="preserve"> 6 (December): 4175–83. doi:10.1534/g3.116.034827.</w:t>
      </w:r>
    </w:p>
    <w:p w14:paraId="23FCFA61"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C80535">
        <w:rPr>
          <w:rFonts w:ascii="Calibri" w:hAnsi="Calibri" w:cs="Times New Roman"/>
          <w:i/>
          <w:iCs/>
          <w:noProof/>
          <w:szCs w:val="24"/>
        </w:rPr>
        <w:t>Plant Physiology</w:t>
      </w:r>
      <w:r w:rsidRPr="00C80535">
        <w:rPr>
          <w:rFonts w:ascii="Calibri" w:hAnsi="Calibri" w:cs="Times New Roman"/>
          <w:noProof/>
          <w:szCs w:val="24"/>
        </w:rPr>
        <w:t xml:space="preserve"> 146 (2): 762–71. doi:10.1104/pp.107.109587.</w:t>
      </w:r>
    </w:p>
    <w:p w14:paraId="3B1E33A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axter, Ivan. 2010. “Ionomics: The Functional Genomics of Elements.” </w:t>
      </w:r>
      <w:r w:rsidRPr="00C80535">
        <w:rPr>
          <w:rFonts w:ascii="Calibri" w:hAnsi="Calibri" w:cs="Times New Roman"/>
          <w:i/>
          <w:iCs/>
          <w:noProof/>
          <w:szCs w:val="24"/>
        </w:rPr>
        <w:t>Briefings in Functional Genomics</w:t>
      </w:r>
      <w:r w:rsidRPr="00C80535">
        <w:rPr>
          <w:rFonts w:ascii="Calibri" w:hAnsi="Calibri" w:cs="Times New Roman"/>
          <w:noProof/>
          <w:szCs w:val="24"/>
        </w:rPr>
        <w:t xml:space="preserve"> 9 (2): 149–56. doi:10.1093/bfgp/elp055.</w:t>
      </w:r>
    </w:p>
    <w:p w14:paraId="10B0746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axter, Ivan, and Brian P Dilkes. 2012. “Elemental Profiles Reflect Plant Adaptations to the Environment.” </w:t>
      </w:r>
      <w:r w:rsidRPr="00C80535">
        <w:rPr>
          <w:rFonts w:ascii="Calibri" w:hAnsi="Calibri" w:cs="Times New Roman"/>
          <w:i/>
          <w:iCs/>
          <w:noProof/>
          <w:szCs w:val="24"/>
        </w:rPr>
        <w:t>Science (New York, N.Y.)</w:t>
      </w:r>
      <w:r w:rsidRPr="00C80535">
        <w:rPr>
          <w:rFonts w:ascii="Calibri" w:hAnsi="Calibri" w:cs="Times New Roman"/>
          <w:noProof/>
          <w:szCs w:val="24"/>
        </w:rPr>
        <w:t xml:space="preserve"> 336 (6089): 1661–63. doi:10.1126/science.1219992.</w:t>
      </w:r>
    </w:p>
    <w:p w14:paraId="5C6E21A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C80535">
        <w:rPr>
          <w:rFonts w:ascii="Calibri" w:hAnsi="Calibri" w:cs="Times New Roman"/>
          <w:i/>
          <w:iCs/>
          <w:noProof/>
          <w:szCs w:val="24"/>
        </w:rPr>
        <w:t>PLoS ONE</w:t>
      </w:r>
      <w:r w:rsidRPr="00C80535">
        <w:rPr>
          <w:rFonts w:ascii="Calibri" w:hAnsi="Calibri" w:cs="Times New Roman"/>
          <w:noProof/>
          <w:szCs w:val="24"/>
        </w:rPr>
        <w:t xml:space="preserve"> 9 (1). doi:10.1371/journal.pone.0087628.</w:t>
      </w:r>
    </w:p>
    <w:p w14:paraId="080DF12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C80535">
        <w:rPr>
          <w:rFonts w:ascii="Calibri" w:hAnsi="Calibri" w:cs="Times New Roman"/>
          <w:i/>
          <w:iCs/>
          <w:noProof/>
          <w:szCs w:val="24"/>
        </w:rPr>
        <w:t>Proceedings of the National Academy of Sciences of the United States of America</w:t>
      </w:r>
      <w:r w:rsidRPr="00C80535">
        <w:rPr>
          <w:rFonts w:ascii="Calibri" w:hAnsi="Calibri" w:cs="Times New Roman"/>
          <w:noProof/>
          <w:szCs w:val="24"/>
        </w:rPr>
        <w:t xml:space="preserve"> 105 (33): 12081–86. doi:10.1073/pnas.0804175105.</w:t>
      </w:r>
    </w:p>
    <w:p w14:paraId="19E8B405"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0F4ED14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C80535">
        <w:rPr>
          <w:rFonts w:ascii="Calibri" w:hAnsi="Calibri" w:cs="Times New Roman"/>
          <w:i/>
          <w:iCs/>
          <w:noProof/>
          <w:szCs w:val="24"/>
        </w:rPr>
        <w:t>Bioinformatics (Oxford, England)</w:t>
      </w:r>
      <w:r w:rsidRPr="00C80535">
        <w:rPr>
          <w:rFonts w:ascii="Calibri" w:hAnsi="Calibri" w:cs="Times New Roman"/>
          <w:noProof/>
          <w:szCs w:val="24"/>
        </w:rPr>
        <w:t xml:space="preserve"> 23 (19): 2633–35. doi:10.1093/bioinformatics/btm308.</w:t>
      </w:r>
    </w:p>
    <w:p w14:paraId="5DC03443"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C80535">
        <w:rPr>
          <w:rFonts w:ascii="Calibri" w:hAnsi="Calibri" w:cs="Times New Roman"/>
          <w:i/>
          <w:iCs/>
          <w:noProof/>
          <w:szCs w:val="24"/>
        </w:rPr>
        <w:t>Science (New York, N.Y.)</w:t>
      </w:r>
      <w:r w:rsidRPr="00C80535">
        <w:rPr>
          <w:rFonts w:ascii="Calibri" w:hAnsi="Calibri" w:cs="Times New Roman"/>
          <w:noProof/>
          <w:szCs w:val="24"/>
        </w:rPr>
        <w:t xml:space="preserve"> 325 (5941): 714–18. doi:10.1126/science.1174276.</w:t>
      </w:r>
    </w:p>
    <w:p w14:paraId="31A1DE82"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C80535">
        <w:rPr>
          <w:rFonts w:ascii="Calibri" w:hAnsi="Calibri" w:cs="Times New Roman"/>
          <w:i/>
          <w:iCs/>
          <w:noProof/>
          <w:szCs w:val="24"/>
        </w:rPr>
        <w:t>BMC Medical Genomics</w:t>
      </w:r>
      <w:r w:rsidRPr="00C80535">
        <w:rPr>
          <w:rFonts w:ascii="Calibri" w:hAnsi="Calibri" w:cs="Times New Roman"/>
          <w:noProof/>
          <w:szCs w:val="24"/>
        </w:rPr>
        <w:t xml:space="preserve"> 7 (1): 48. doi:10.1186/1755-8794-7-48.</w:t>
      </w:r>
    </w:p>
    <w:p w14:paraId="29E1F7D8"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C80535">
        <w:rPr>
          <w:rFonts w:ascii="Calibri" w:hAnsi="Calibri" w:cs="Times New Roman"/>
          <w:i/>
          <w:iCs/>
          <w:noProof/>
          <w:szCs w:val="24"/>
        </w:rPr>
        <w:t>Cell Systems</w:t>
      </w:r>
      <w:r w:rsidRPr="00C80535">
        <w:rPr>
          <w:rFonts w:ascii="Calibri" w:hAnsi="Calibri" w:cs="Times New Roman"/>
          <w:noProof/>
          <w:szCs w:val="24"/>
        </w:rPr>
        <w:t xml:space="preserve"> 4 (1). Elsevier Inc.: 46–59.e4. doi:10.1016/j.cels.2016.10.014.</w:t>
      </w:r>
    </w:p>
    <w:p w14:paraId="5CEDF268"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C80535">
        <w:rPr>
          <w:rFonts w:ascii="Calibri" w:hAnsi="Calibri" w:cs="Times New Roman"/>
          <w:i/>
          <w:iCs/>
          <w:noProof/>
          <w:szCs w:val="24"/>
        </w:rPr>
        <w:t>Genetics</w:t>
      </w:r>
      <w:r w:rsidRPr="00C80535">
        <w:rPr>
          <w:rFonts w:ascii="Calibri" w:hAnsi="Calibri" w:cs="Times New Roman"/>
          <w:noProof/>
          <w:szCs w:val="24"/>
        </w:rPr>
        <w:t xml:space="preserve"> 172 (1): 557–67. doi:10.1534/genetics.104.038489.</w:t>
      </w:r>
    </w:p>
    <w:p w14:paraId="2F7970E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C80535">
        <w:rPr>
          <w:rFonts w:ascii="Calibri" w:hAnsi="Calibri" w:cs="Times New Roman"/>
          <w:i/>
          <w:iCs/>
          <w:noProof/>
          <w:szCs w:val="24"/>
        </w:rPr>
        <w:t>G3 (Bethesda, Md.)</w:t>
      </w:r>
      <w:r w:rsidRPr="00C80535">
        <w:rPr>
          <w:rFonts w:ascii="Calibri" w:hAnsi="Calibri" w:cs="Times New Roman"/>
          <w:noProof/>
          <w:szCs w:val="24"/>
        </w:rPr>
        <w:t xml:space="preserve"> 4 (5): 805–12. doi:10.1534/g3.114.010686.</w:t>
      </w:r>
    </w:p>
    <w:p w14:paraId="60EDF23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C80535">
        <w:rPr>
          <w:rFonts w:ascii="Calibri" w:hAnsi="Calibri" w:cs="Times New Roman"/>
          <w:i/>
          <w:iCs/>
          <w:noProof/>
          <w:szCs w:val="24"/>
        </w:rPr>
        <w:t>The Plant Cell</w:t>
      </w:r>
      <w:r w:rsidRPr="00C80535">
        <w:rPr>
          <w:rFonts w:ascii="Calibri" w:hAnsi="Calibri" w:cs="Times New Roman"/>
          <w:noProof/>
          <w:szCs w:val="24"/>
        </w:rPr>
        <w:t xml:space="preserve"> 23 (3): 1061–81. doi:10.1105/tpc.110.079095.</w:t>
      </w:r>
    </w:p>
    <w:p w14:paraId="2371F1B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C80535">
        <w:rPr>
          <w:rFonts w:ascii="Calibri" w:hAnsi="Calibri" w:cs="Times New Roman"/>
          <w:i/>
          <w:iCs/>
          <w:noProof/>
          <w:szCs w:val="24"/>
        </w:rPr>
        <w:t>Nature Genetics</w:t>
      </w:r>
      <w:r w:rsidRPr="00C80535">
        <w:rPr>
          <w:rFonts w:ascii="Calibri" w:hAnsi="Calibri" w:cs="Times New Roman"/>
          <w:noProof/>
          <w:szCs w:val="24"/>
        </w:rPr>
        <w:t xml:space="preserve"> 44 (7). Nature Publishing Group: 803–7. doi:10.1038/ng.2313.</w:t>
      </w:r>
    </w:p>
    <w:p w14:paraId="6552A2C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C80535">
        <w:rPr>
          <w:rFonts w:ascii="Calibri" w:hAnsi="Calibri" w:cs="Times New Roman"/>
          <w:i/>
          <w:iCs/>
          <w:noProof/>
          <w:szCs w:val="24"/>
        </w:rPr>
        <w:t>Nature Genetics</w:t>
      </w:r>
      <w:r w:rsidRPr="00C80535">
        <w:rPr>
          <w:rFonts w:ascii="Calibri" w:hAnsi="Calibri" w:cs="Times New Roman"/>
          <w:noProof/>
          <w:szCs w:val="24"/>
        </w:rPr>
        <w:t xml:space="preserve"> 38 (5): 594–97. doi:10.1038/ng1784.</w:t>
      </w:r>
    </w:p>
    <w:p w14:paraId="2E3B164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C80535">
        <w:rPr>
          <w:rFonts w:ascii="Calibri" w:hAnsi="Calibri" w:cs="Times New Roman"/>
          <w:i/>
          <w:iCs/>
          <w:noProof/>
          <w:szCs w:val="24"/>
        </w:rPr>
        <w:t>Plant Physiology</w:t>
      </w:r>
      <w:r w:rsidRPr="00C80535">
        <w:rPr>
          <w:rFonts w:ascii="Calibri" w:hAnsi="Calibri" w:cs="Times New Roman"/>
          <w:noProof/>
          <w:szCs w:val="24"/>
        </w:rPr>
        <w:t xml:space="preserve"> 158 (2): 824–34. doi:10.1104/pp.111.185033.</w:t>
      </w:r>
    </w:p>
    <w:p w14:paraId="2BD1F91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Davies, Laurie, and Ursula Gather. 2012. “The Identification of Multiple Outliers.” </w:t>
      </w:r>
      <w:r w:rsidRPr="00C80535">
        <w:rPr>
          <w:rFonts w:ascii="Calibri" w:hAnsi="Calibri" w:cs="Times New Roman"/>
          <w:i/>
          <w:iCs/>
          <w:noProof/>
          <w:szCs w:val="24"/>
        </w:rPr>
        <w:t>Journal of the American Statistical Association</w:t>
      </w:r>
      <w:r w:rsidRPr="00C80535">
        <w:rPr>
          <w:rFonts w:ascii="Calibri" w:hAnsi="Calibri" w:cs="Times New Roman"/>
          <w:noProof/>
          <w:szCs w:val="24"/>
        </w:rPr>
        <w:t>, February. Taylor &amp; Francis Group. http://www.tandfonline.com/doi/abs/10.1080/01621459.1993.10476339.</w:t>
      </w:r>
    </w:p>
    <w:p w14:paraId="314E68CF"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Dongen, Stijn van. 2000. “MCL: A Cluster Algoithm for Graphs.” Center for Information Workshop.</w:t>
      </w:r>
    </w:p>
    <w:p w14:paraId="2817AB89"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C80535">
        <w:rPr>
          <w:rFonts w:ascii="Calibri" w:hAnsi="Calibri" w:cs="Times New Roman"/>
          <w:i/>
          <w:iCs/>
          <w:noProof/>
          <w:szCs w:val="24"/>
        </w:rPr>
        <w:t>PloS One</w:t>
      </w:r>
      <w:r w:rsidRPr="00C80535">
        <w:rPr>
          <w:rFonts w:ascii="Calibri" w:hAnsi="Calibri" w:cs="Times New Roman"/>
          <w:noProof/>
          <w:szCs w:val="24"/>
        </w:rPr>
        <w:t xml:space="preserve"> 6 (5): e19379. doi:10.1371/journal.pone.0019379.</w:t>
      </w:r>
    </w:p>
    <w:p w14:paraId="2F1C748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C80535">
        <w:rPr>
          <w:rFonts w:ascii="Calibri" w:hAnsi="Calibri" w:cs="Times New Roman"/>
          <w:i/>
          <w:iCs/>
          <w:noProof/>
          <w:szCs w:val="24"/>
        </w:rPr>
        <w:t>The Plant Cell</w:t>
      </w:r>
      <w:r w:rsidRPr="00C80535">
        <w:rPr>
          <w:rFonts w:ascii="Calibri" w:hAnsi="Calibri" w:cs="Times New Roman"/>
          <w:noProof/>
          <w:szCs w:val="24"/>
        </w:rPr>
        <w:t xml:space="preserve"> 27 (October): tpc.15.00394. doi:10.1105/tpc.15.00394.</w:t>
      </w:r>
    </w:p>
    <w:p w14:paraId="71AFE72A"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Fu, Jingye, Fei Ren, Xuan Lu, Hongjie Mao, Meimei Xu, Jörg Degenhardt, Reuben J. Peters, and Qiang Wang. 2016. “A Tandem Array of </w:t>
      </w:r>
      <w:r w:rsidRPr="00C80535">
        <w:rPr>
          <w:rFonts w:ascii="Calibri" w:hAnsi="Calibri" w:cs="Times New Roman"/>
          <w:i/>
          <w:iCs/>
          <w:noProof/>
          <w:szCs w:val="24"/>
        </w:rPr>
        <w:t>Ent</w:t>
      </w:r>
      <w:r w:rsidRPr="00C80535">
        <w:rPr>
          <w:rFonts w:ascii="Calibri" w:hAnsi="Calibri" w:cs="Times New Roman"/>
          <w:noProof/>
          <w:szCs w:val="24"/>
        </w:rPr>
        <w:t xml:space="preserve"> -Kaurene Synthases in Maize with Roles in Gibberellin and More Specialized Metabolism.” </w:t>
      </w:r>
      <w:r w:rsidRPr="00C80535">
        <w:rPr>
          <w:rFonts w:ascii="Calibri" w:hAnsi="Calibri" w:cs="Times New Roman"/>
          <w:i/>
          <w:iCs/>
          <w:noProof/>
          <w:szCs w:val="24"/>
        </w:rPr>
        <w:t>Plant Physiology</w:t>
      </w:r>
      <w:r w:rsidRPr="00C80535">
        <w:rPr>
          <w:rFonts w:ascii="Calibri" w:hAnsi="Calibri" w:cs="Times New Roman"/>
          <w:noProof/>
          <w:szCs w:val="24"/>
        </w:rPr>
        <w:t xml:space="preserve"> 170 (2): 742–51. doi:10.1104/pp.15.01727.</w:t>
      </w:r>
    </w:p>
    <w:p w14:paraId="04441AF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C80535">
        <w:rPr>
          <w:rFonts w:ascii="Calibri" w:hAnsi="Calibri" w:cs="Times New Roman"/>
          <w:i/>
          <w:iCs/>
          <w:noProof/>
          <w:szCs w:val="24"/>
        </w:rPr>
        <w:t>PLoS Genetics</w:t>
      </w:r>
      <w:r w:rsidRPr="00C80535">
        <w:rPr>
          <w:rFonts w:ascii="Calibri" w:hAnsi="Calibri" w:cs="Times New Roman"/>
          <w:noProof/>
          <w:szCs w:val="24"/>
        </w:rPr>
        <w:t xml:space="preserve"> 2 (8). Public Library of Science: e130. doi:10.1371/journal.pgen.0020130.</w:t>
      </w:r>
    </w:p>
    <w:p w14:paraId="43CB2E00"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Gore, Michael a, Jer-Ming Chia, Robert J Elshire, Qi Sun, Elhan S Ersoz, Bonnie L Hurwitz, Jason a Peiffer, et al. 2009. “A First-Generation Haplotype Map of Maize.” </w:t>
      </w:r>
      <w:r w:rsidRPr="00C80535">
        <w:rPr>
          <w:rFonts w:ascii="Calibri" w:hAnsi="Calibri" w:cs="Times New Roman"/>
          <w:i/>
          <w:iCs/>
          <w:noProof/>
          <w:szCs w:val="24"/>
        </w:rPr>
        <w:t>Science (New York, N.Y.)</w:t>
      </w:r>
      <w:r w:rsidRPr="00C80535">
        <w:rPr>
          <w:rFonts w:ascii="Calibri" w:hAnsi="Calibri" w:cs="Times New Roman"/>
          <w:noProof/>
          <w:szCs w:val="24"/>
        </w:rPr>
        <w:t xml:space="preserve"> 326 (5956): 1115–17. doi:10.1126/science.1177837.</w:t>
      </w:r>
    </w:p>
    <w:p w14:paraId="64B09FA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Guerinot, Mary Lou, and David E Salt. 2017. “Fortified Foods and Phytoremediation . Two Sides of the Same Coin 1” 3755.</w:t>
      </w:r>
    </w:p>
    <w:p w14:paraId="66E9817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Harris, M a, J Clark, a Ireland, J Lomax, M Ashburner, R Foulger, K Eilbeck, et al. 2004. “The Gene Ontology (GO) Database and Informatics Resource.” </w:t>
      </w:r>
      <w:r w:rsidRPr="00C80535">
        <w:rPr>
          <w:rFonts w:ascii="Calibri" w:hAnsi="Calibri" w:cs="Times New Roman"/>
          <w:i/>
          <w:iCs/>
          <w:noProof/>
          <w:szCs w:val="24"/>
        </w:rPr>
        <w:t>Nucleic Acids Research</w:t>
      </w:r>
      <w:r w:rsidRPr="00C80535">
        <w:rPr>
          <w:rFonts w:ascii="Calibri" w:hAnsi="Calibri" w:cs="Times New Roman"/>
          <w:noProof/>
          <w:szCs w:val="24"/>
        </w:rPr>
        <w:t xml:space="preserve"> 32 (Database issue): D258-61. doi:10.1093/nar/gkh036.</w:t>
      </w:r>
    </w:p>
    <w:p w14:paraId="27197E9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C80535">
        <w:rPr>
          <w:rFonts w:ascii="Calibri" w:hAnsi="Calibri" w:cs="Times New Roman"/>
          <w:i/>
          <w:iCs/>
          <w:noProof/>
          <w:szCs w:val="24"/>
        </w:rPr>
        <w:t>The Plant Cell</w:t>
      </w:r>
      <w:r w:rsidRPr="00C80535">
        <w:rPr>
          <w:rFonts w:ascii="Calibri" w:hAnsi="Calibri" w:cs="Times New Roman"/>
          <w:noProof/>
          <w:szCs w:val="24"/>
        </w:rPr>
        <w:t xml:space="preserve"> 26 (1): 121–35. doi:10.1105/tpc.113.119982.</w:t>
      </w:r>
    </w:p>
    <w:p w14:paraId="181B1D9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C80535">
        <w:rPr>
          <w:rFonts w:ascii="Calibri" w:hAnsi="Calibri" w:cs="Times New Roman"/>
          <w:i/>
          <w:iCs/>
          <w:noProof/>
          <w:szCs w:val="24"/>
        </w:rPr>
        <w:t>Heredity</w:t>
      </w:r>
      <w:r w:rsidRPr="00C80535">
        <w:rPr>
          <w:rFonts w:ascii="Calibri" w:hAnsi="Calibri" w:cs="Times New Roman"/>
          <w:noProof/>
          <w:szCs w:val="24"/>
        </w:rPr>
        <w:t xml:space="preserve"> 108 (5): 490–99. doi:10.1038/hdy.2011.103.</w:t>
      </w:r>
    </w:p>
    <w:p w14:paraId="634AC115"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C80535">
        <w:rPr>
          <w:rFonts w:ascii="Calibri" w:hAnsi="Calibri" w:cs="Times New Roman"/>
          <w:i/>
          <w:iCs/>
          <w:noProof/>
          <w:szCs w:val="24"/>
        </w:rPr>
        <w:t>Plant Journal</w:t>
      </w:r>
      <w:r w:rsidRPr="00C80535">
        <w:rPr>
          <w:rFonts w:ascii="Calibri" w:hAnsi="Calibri" w:cs="Times New Roman"/>
          <w:noProof/>
          <w:szCs w:val="24"/>
        </w:rPr>
        <w:t xml:space="preserve"> 43 (1): 107–17. doi:10.1111/j.1365-313X.2005.02431.x.</w:t>
      </w:r>
    </w:p>
    <w:p w14:paraId="45DE284E"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Koch, Evan, Mickey Ristroph, and Mark Kirkpatrick. 2013. “Long Range Linkage Disequilibrium across the Human Genome” 8 (12). doi:10.1371/journal.pone.0080754.</w:t>
      </w:r>
    </w:p>
    <w:p w14:paraId="76BD24D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C80535">
        <w:rPr>
          <w:rFonts w:ascii="Calibri" w:hAnsi="Calibri" w:cs="Times New Roman"/>
          <w:i/>
          <w:iCs/>
          <w:noProof/>
          <w:szCs w:val="24"/>
        </w:rPr>
        <w:t>Nature Genetics</w:t>
      </w:r>
      <w:r w:rsidRPr="00C80535">
        <w:rPr>
          <w:rFonts w:ascii="Calibri" w:hAnsi="Calibri" w:cs="Times New Roman"/>
          <w:noProof/>
          <w:szCs w:val="24"/>
        </w:rPr>
        <w:t xml:space="preserve"> 43 (2): 163–68. doi:10.1038/ng.747.</w:t>
      </w:r>
    </w:p>
    <w:p w14:paraId="513AD9D1"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C80535">
        <w:rPr>
          <w:rFonts w:ascii="Calibri" w:hAnsi="Calibri" w:cs="Times New Roman"/>
          <w:i/>
          <w:iCs/>
          <w:noProof/>
          <w:szCs w:val="24"/>
        </w:rPr>
        <w:t>Nucleic Acids Research</w:t>
      </w:r>
      <w:r w:rsidRPr="00C80535">
        <w:rPr>
          <w:rFonts w:ascii="Calibri" w:hAnsi="Calibri" w:cs="Times New Roman"/>
          <w:noProof/>
          <w:szCs w:val="24"/>
        </w:rPr>
        <w:t xml:space="preserve"> 32 (Database issue): D393-7. doi:10.1093/nar/gkh011.</w:t>
      </w:r>
    </w:p>
    <w:p w14:paraId="59C30A0E"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Li, Heng, and Richard Durbin. 2009. “Fast and Accurate Short Read Alignment with Burrows-Wheeler Transform.” </w:t>
      </w:r>
      <w:r w:rsidRPr="00C80535">
        <w:rPr>
          <w:rFonts w:ascii="Calibri" w:hAnsi="Calibri" w:cs="Times New Roman"/>
          <w:i/>
          <w:iCs/>
          <w:noProof/>
          <w:szCs w:val="24"/>
        </w:rPr>
        <w:t>Bioinformatics (Oxford, England)</w:t>
      </w:r>
      <w:r w:rsidRPr="00C80535">
        <w:rPr>
          <w:rFonts w:ascii="Calibri" w:hAnsi="Calibri" w:cs="Times New Roman"/>
          <w:noProof/>
          <w:szCs w:val="24"/>
        </w:rPr>
        <w:t xml:space="preserve"> 25 (14): 1754–60. doi:10.1093/bioinformatics/btp324.</w:t>
      </w:r>
    </w:p>
    <w:p w14:paraId="2A65A0D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C80535">
        <w:rPr>
          <w:rFonts w:ascii="Calibri" w:hAnsi="Calibri" w:cs="Times New Roman"/>
          <w:i/>
          <w:iCs/>
          <w:noProof/>
          <w:szCs w:val="24"/>
        </w:rPr>
        <w:t>BMC Bioinformatics</w:t>
      </w:r>
      <w:r w:rsidRPr="00C80535">
        <w:rPr>
          <w:rFonts w:ascii="Calibri" w:hAnsi="Calibri" w:cs="Times New Roman"/>
          <w:noProof/>
          <w:szCs w:val="24"/>
        </w:rPr>
        <w:t xml:space="preserve"> 9 (1). BioMed Central: 398. doi:10.1186/1471-2105-9-398.</w:t>
      </w:r>
    </w:p>
    <w:p w14:paraId="17D8253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Lindgreen, Stinus. 2012. “AdapterRemoval: Easy Cleaning of next-Generation Sequencing Reads.” </w:t>
      </w:r>
      <w:r w:rsidRPr="00C80535">
        <w:rPr>
          <w:rFonts w:ascii="Calibri" w:hAnsi="Calibri" w:cs="Times New Roman"/>
          <w:i/>
          <w:iCs/>
          <w:noProof/>
          <w:szCs w:val="24"/>
        </w:rPr>
        <w:t>BMC Research Notes</w:t>
      </w:r>
      <w:r w:rsidRPr="00C80535">
        <w:rPr>
          <w:rFonts w:ascii="Calibri" w:hAnsi="Calibri" w:cs="Times New Roman"/>
          <w:noProof/>
          <w:szCs w:val="24"/>
        </w:rPr>
        <w:t xml:space="preserve"> 5 (1): 337. doi:10.1186/1756-0500-5-337.</w:t>
      </w:r>
    </w:p>
    <w:p w14:paraId="5A183892"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C80535">
        <w:rPr>
          <w:rFonts w:ascii="Calibri" w:hAnsi="Calibri" w:cs="Times New Roman"/>
          <w:i/>
          <w:iCs/>
          <w:noProof/>
          <w:szCs w:val="24"/>
        </w:rPr>
        <w:t>The Plant Cell</w:t>
      </w:r>
      <w:r w:rsidRPr="00C80535">
        <w:rPr>
          <w:rFonts w:ascii="Calibri" w:hAnsi="Calibri" w:cs="Times New Roman"/>
          <w:noProof/>
          <w:szCs w:val="24"/>
        </w:rPr>
        <w:t xml:space="preserve"> 21 (3): 832–42. doi:10.1105/tpc.108.064329.</w:t>
      </w:r>
    </w:p>
    <w:p w14:paraId="6E3F1C7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C80535">
        <w:rPr>
          <w:rFonts w:ascii="Calibri" w:hAnsi="Calibri" w:cs="Times New Roman"/>
          <w:i/>
          <w:iCs/>
          <w:noProof/>
          <w:szCs w:val="24"/>
        </w:rPr>
        <w:t>Plant Journal</w:t>
      </w:r>
      <w:r w:rsidRPr="00C80535">
        <w:rPr>
          <w:rFonts w:ascii="Calibri" w:hAnsi="Calibri" w:cs="Times New Roman"/>
          <w:noProof/>
          <w:szCs w:val="24"/>
        </w:rPr>
        <w:t xml:space="preserve"> 64 (5): 753–63. doi:10.1111/j.1365-313X.2010.04366.x.</w:t>
      </w:r>
    </w:p>
    <w:p w14:paraId="063402D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C80535">
        <w:rPr>
          <w:rFonts w:ascii="Calibri" w:hAnsi="Calibri" w:cs="Times New Roman"/>
          <w:i/>
          <w:iCs/>
          <w:noProof/>
          <w:szCs w:val="24"/>
        </w:rPr>
        <w:t>Science (New York, N.Y.)</w:t>
      </w:r>
      <w:r w:rsidRPr="00C80535">
        <w:rPr>
          <w:rFonts w:ascii="Calibri" w:hAnsi="Calibri" w:cs="Times New Roman"/>
          <w:noProof/>
          <w:szCs w:val="24"/>
        </w:rPr>
        <w:t xml:space="preserve"> 325 (5941). AAAS: 737–40. doi:10.1126/science.1174320.</w:t>
      </w:r>
    </w:p>
    <w:p w14:paraId="145E6EB1"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C80535">
        <w:rPr>
          <w:rFonts w:ascii="Calibri" w:hAnsi="Calibri" w:cs="Times New Roman"/>
          <w:i/>
          <w:iCs/>
          <w:noProof/>
          <w:szCs w:val="24"/>
        </w:rPr>
        <w:t>Plant &amp; Cell Physiology</w:t>
      </w:r>
      <w:r w:rsidRPr="00C80535">
        <w:rPr>
          <w:rFonts w:ascii="Calibri" w:hAnsi="Calibri" w:cs="Times New Roman"/>
          <w:noProof/>
          <w:szCs w:val="24"/>
        </w:rPr>
        <w:t xml:space="preserve"> 52 (5): 785–803. doi:10.1093/pcp/pcr035.</w:t>
      </w:r>
    </w:p>
    <w:p w14:paraId="05C93BB2"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C80535">
        <w:rPr>
          <w:rFonts w:ascii="Calibri" w:hAnsi="Calibri" w:cs="Times New Roman"/>
          <w:i/>
          <w:iCs/>
          <w:noProof/>
          <w:szCs w:val="24"/>
        </w:rPr>
        <w:t>Proceedings of the National Academy of Sciences of the United States of America</w:t>
      </w:r>
      <w:r w:rsidRPr="00C80535">
        <w:rPr>
          <w:rFonts w:ascii="Calibri" w:hAnsi="Calibri" w:cs="Times New Roman"/>
          <w:noProof/>
          <w:szCs w:val="24"/>
        </w:rPr>
        <w:t xml:space="preserve"> 102 (7): 2442–47. doi:10.1073/pnas.0409804102.</w:t>
      </w:r>
    </w:p>
    <w:p w14:paraId="1403C268"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C80535">
        <w:rPr>
          <w:rFonts w:ascii="Calibri" w:hAnsi="Calibri" w:cs="Times New Roman"/>
          <w:i/>
          <w:iCs/>
          <w:noProof/>
          <w:szCs w:val="24"/>
        </w:rPr>
        <w:t>Plant and Cell Physiology</w:t>
      </w:r>
      <w:r w:rsidRPr="00C80535">
        <w:rPr>
          <w:rFonts w:ascii="Calibri" w:hAnsi="Calibri" w:cs="Times New Roman"/>
          <w:noProof/>
          <w:szCs w:val="24"/>
        </w:rPr>
        <w:t xml:space="preserve"> 55 (1): e6–e6. doi:10.1093/pcp/pct178.</w:t>
      </w:r>
    </w:p>
    <w:p w14:paraId="6F45BFB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C80535">
        <w:rPr>
          <w:rFonts w:ascii="Calibri" w:hAnsi="Calibri" w:cs="Times New Roman"/>
          <w:i/>
          <w:iCs/>
          <w:noProof/>
          <w:szCs w:val="24"/>
        </w:rPr>
        <w:t>DNA Research : An International Journal for Rapid Publication of Reports on Genes and Genomes</w:t>
      </w:r>
      <w:r w:rsidRPr="00C80535">
        <w:rPr>
          <w:rFonts w:ascii="Calibri" w:hAnsi="Calibri" w:cs="Times New Roman"/>
          <w:noProof/>
          <w:szCs w:val="24"/>
        </w:rPr>
        <w:t xml:space="preserve"> 17 (2): 105–16. doi:10.1093/dnares/dsq002.</w:t>
      </w:r>
    </w:p>
    <w:p w14:paraId="61D972BA"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C80535">
        <w:rPr>
          <w:rFonts w:ascii="Calibri" w:hAnsi="Calibri" w:cs="Times New Roman"/>
          <w:i/>
          <w:iCs/>
          <w:noProof/>
          <w:szCs w:val="24"/>
        </w:rPr>
        <w:t>Genetics</w:t>
      </w:r>
      <w:r w:rsidRPr="00C80535">
        <w:rPr>
          <w:rFonts w:ascii="Calibri" w:hAnsi="Calibri" w:cs="Times New Roman"/>
          <w:noProof/>
          <w:szCs w:val="24"/>
        </w:rPr>
        <w:t>, February. doi:10.1534/genetics.113.159152.</w:t>
      </w:r>
    </w:p>
    <w:p w14:paraId="6E1324E8"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7BC23A"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C80535">
        <w:rPr>
          <w:rFonts w:ascii="Calibri" w:hAnsi="Calibri" w:cs="Times New Roman"/>
          <w:i/>
          <w:iCs/>
          <w:noProof/>
          <w:szCs w:val="24"/>
        </w:rPr>
        <w:t>Nature Reviews Genetics</w:t>
      </w:r>
      <w:r w:rsidRPr="00C80535">
        <w:rPr>
          <w:rFonts w:ascii="Calibri" w:hAnsi="Calibri" w:cs="Times New Roman"/>
          <w:noProof/>
          <w:szCs w:val="24"/>
        </w:rPr>
        <w:t xml:space="preserve"> 16 (2). Nature Publishing Group: 85–97. doi:10.1038/nrg3868.</w:t>
      </w:r>
    </w:p>
    <w:p w14:paraId="79D7254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C80535">
        <w:rPr>
          <w:rFonts w:ascii="Calibri" w:hAnsi="Calibri" w:cs="Times New Roman"/>
          <w:i/>
          <w:iCs/>
          <w:noProof/>
          <w:szCs w:val="24"/>
        </w:rPr>
        <w:t>Journal of Biological Chemistry</w:t>
      </w:r>
      <w:r w:rsidRPr="00C80535">
        <w:rPr>
          <w:rFonts w:ascii="Calibri" w:hAnsi="Calibri" w:cs="Times New Roman"/>
          <w:noProof/>
          <w:szCs w:val="24"/>
        </w:rPr>
        <w:t xml:space="preserve"> 287 (25): 21406–15. doi:10.1074/jbc.M112.370213.</w:t>
      </w:r>
    </w:p>
    <w:p w14:paraId="4DBDF88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arkar, Neelam K., Yeon-Ki Kim, and Anil Grover. 2014. “Coexpression Network Analysis Associated with Call of Rice Seedlings for Encountering Heat Stress.” </w:t>
      </w:r>
      <w:r w:rsidRPr="00C80535">
        <w:rPr>
          <w:rFonts w:ascii="Calibri" w:hAnsi="Calibri" w:cs="Times New Roman"/>
          <w:i/>
          <w:iCs/>
          <w:noProof/>
          <w:szCs w:val="24"/>
        </w:rPr>
        <w:t>Plant Molecular Biology</w:t>
      </w:r>
      <w:r w:rsidRPr="00C80535">
        <w:rPr>
          <w:rFonts w:ascii="Calibri" w:hAnsi="Calibri" w:cs="Times New Roman"/>
          <w:noProof/>
          <w:szCs w:val="24"/>
        </w:rPr>
        <w:t xml:space="preserve"> 84 (1–2): 125–43. doi:10.1007/s11103-013-0123-3.</w:t>
      </w:r>
    </w:p>
    <w:p w14:paraId="0BF3FD88"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C80535">
        <w:rPr>
          <w:rFonts w:ascii="Calibri" w:hAnsi="Calibri" w:cs="Times New Roman"/>
          <w:i/>
          <w:iCs/>
          <w:noProof/>
          <w:szCs w:val="24"/>
        </w:rPr>
        <w:t>PLoS ONE</w:t>
      </w:r>
      <w:r w:rsidRPr="00C80535">
        <w:rPr>
          <w:rFonts w:ascii="Calibri" w:hAnsi="Calibri" w:cs="Times New Roman"/>
          <w:noProof/>
          <w:szCs w:val="24"/>
        </w:rPr>
        <w:t xml:space="preserve"> 9 (6). doi:10.1371/journal.pone.0099193.</w:t>
      </w:r>
    </w:p>
    <w:p w14:paraId="2A51FD82"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chaefer, R.J., J.-M. Michno, and C.L. Myers. 2016. “Unraveling Gene Function in Agricultural Species Using Gene Co-Expression Networks.” </w:t>
      </w:r>
      <w:r w:rsidRPr="00C80535">
        <w:rPr>
          <w:rFonts w:ascii="Calibri" w:hAnsi="Calibri" w:cs="Times New Roman"/>
          <w:i/>
          <w:iCs/>
          <w:noProof/>
          <w:szCs w:val="24"/>
        </w:rPr>
        <w:t>Biochimica et Biophysica Acta - Gene Regulatory Mechanisms</w:t>
      </w:r>
      <w:r w:rsidRPr="00C80535">
        <w:rPr>
          <w:rFonts w:ascii="Calibri" w:hAnsi="Calibri" w:cs="Times New Roman"/>
          <w:noProof/>
          <w:szCs w:val="24"/>
        </w:rPr>
        <w:t>. doi:10.1016/j.bbagrm.2016.07.016.</w:t>
      </w:r>
    </w:p>
    <w:p w14:paraId="2677396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C80535">
        <w:rPr>
          <w:rFonts w:ascii="Calibri" w:hAnsi="Calibri" w:cs="Times New Roman"/>
          <w:i/>
          <w:iCs/>
          <w:noProof/>
          <w:szCs w:val="24"/>
        </w:rPr>
        <w:t>PLoS ONE</w:t>
      </w:r>
      <w:r w:rsidRPr="00C80535">
        <w:rPr>
          <w:rFonts w:ascii="Calibri" w:hAnsi="Calibri" w:cs="Times New Roman"/>
          <w:noProof/>
          <w:szCs w:val="24"/>
        </w:rPr>
        <w:t xml:space="preserve"> 9 (6): 99193. doi:10.1371/journal.pone.0099193.</w:t>
      </w:r>
    </w:p>
    <w:p w14:paraId="46E2ABDE"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C80535">
        <w:rPr>
          <w:rFonts w:ascii="Calibri" w:hAnsi="Calibri" w:cs="Times New Roman"/>
          <w:i/>
          <w:iCs/>
          <w:noProof/>
          <w:szCs w:val="24"/>
        </w:rPr>
        <w:t>PLoS ONE</w:t>
      </w:r>
      <w:r w:rsidRPr="00C80535">
        <w:rPr>
          <w:rFonts w:ascii="Calibri" w:hAnsi="Calibri" w:cs="Times New Roman"/>
          <w:noProof/>
          <w:szCs w:val="24"/>
        </w:rPr>
        <w:t xml:space="preserve"> 9 (6). Public Library of Science: 99193. doi:10.1371/journal.pone.0099193.</w:t>
      </w:r>
    </w:p>
    <w:p w14:paraId="00E83001"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C80535">
        <w:rPr>
          <w:rFonts w:ascii="Calibri" w:hAnsi="Calibri" w:cs="Times New Roman"/>
          <w:i/>
          <w:iCs/>
          <w:noProof/>
          <w:szCs w:val="24"/>
        </w:rPr>
        <w:t>Nature Protocols</w:t>
      </w:r>
      <w:r w:rsidRPr="00C80535">
        <w:rPr>
          <w:rFonts w:ascii="Calibri" w:hAnsi="Calibri" w:cs="Times New Roman"/>
          <w:noProof/>
          <w:szCs w:val="24"/>
        </w:rPr>
        <w:t xml:space="preserve"> 9 (5): 1056–82. doi:10.1038/nprot.2014.063.</w:t>
      </w:r>
    </w:p>
    <w:p w14:paraId="66864D5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C80535">
        <w:rPr>
          <w:rFonts w:ascii="Calibri" w:hAnsi="Calibri" w:cs="Times New Roman"/>
          <w:i/>
          <w:iCs/>
          <w:noProof/>
          <w:szCs w:val="24"/>
        </w:rPr>
        <w:t>The Plant Genome</w:t>
      </w:r>
      <w:r w:rsidRPr="00C80535">
        <w:rPr>
          <w:rFonts w:ascii="Calibri" w:hAnsi="Calibri" w:cs="Times New Roman"/>
          <w:noProof/>
          <w:szCs w:val="24"/>
        </w:rPr>
        <w:t>, no. 608: 314–62. doi:10.3835/plantgenome2015.04.0025.</w:t>
      </w:r>
    </w:p>
    <w:p w14:paraId="4952A8B3"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C80535">
        <w:rPr>
          <w:rFonts w:ascii="Calibri" w:hAnsi="Calibri" w:cs="Times New Roman"/>
          <w:i/>
          <w:iCs/>
          <w:noProof/>
          <w:szCs w:val="24"/>
        </w:rPr>
        <w:t>Proceedings of the National Academy of Sciences of the United States of America</w:t>
      </w:r>
      <w:r w:rsidRPr="00C80535">
        <w:rPr>
          <w:rFonts w:ascii="Calibri" w:hAnsi="Calibri" w:cs="Times New Roman"/>
          <w:noProof/>
          <w:szCs w:val="24"/>
        </w:rPr>
        <w:t xml:space="preserve"> 109 (29). doi:10.1073/pnas.1201961109.</w:t>
      </w:r>
    </w:p>
    <w:p w14:paraId="031EBE03"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C80535">
        <w:rPr>
          <w:rFonts w:ascii="Calibri" w:hAnsi="Calibri" w:cs="Times New Roman"/>
          <w:i/>
          <w:iCs/>
          <w:noProof/>
          <w:szCs w:val="24"/>
        </w:rPr>
        <w:t>PNAS</w:t>
      </w:r>
      <w:r w:rsidRPr="00C80535">
        <w:rPr>
          <w:rFonts w:ascii="Calibri" w:hAnsi="Calibri" w:cs="Times New Roman"/>
          <w:noProof/>
          <w:szCs w:val="24"/>
        </w:rPr>
        <w:t xml:space="preserve"> 109 (29). National Acad Sciences: 11878–83. doi:10.1073/pnas.1201961109/-/DCSupplemental.www.pnas.org/cgi/doi/10.1073/pnas.1201961109.</w:t>
      </w:r>
    </w:p>
    <w:p w14:paraId="4D6C2A8B"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C80535">
        <w:rPr>
          <w:rFonts w:ascii="Calibri" w:hAnsi="Calibri" w:cs="Times New Roman"/>
          <w:i/>
          <w:iCs/>
          <w:noProof/>
          <w:szCs w:val="24"/>
        </w:rPr>
        <w:t>The Plant Journal</w:t>
      </w:r>
      <w:r w:rsidRPr="00C80535">
        <w:rPr>
          <w:rFonts w:ascii="Calibri" w:hAnsi="Calibri" w:cs="Times New Roman"/>
          <w:noProof/>
          <w:szCs w:val="24"/>
        </w:rPr>
        <w:t>. doi:10.1046/j.1365-313X.1995.8060907.x.</w:t>
      </w:r>
    </w:p>
    <w:p w14:paraId="49A8EBD7"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706C83A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C80535">
        <w:rPr>
          <w:rFonts w:ascii="Calibri" w:hAnsi="Calibri" w:cs="Times New Roman"/>
          <w:i/>
          <w:iCs/>
          <w:noProof/>
          <w:szCs w:val="24"/>
        </w:rPr>
        <w:t>Nature Genetics</w:t>
      </w:r>
      <w:r w:rsidRPr="00C80535">
        <w:rPr>
          <w:rFonts w:ascii="Calibri" w:hAnsi="Calibri" w:cs="Times New Roman"/>
          <w:noProof/>
          <w:szCs w:val="24"/>
        </w:rPr>
        <w:t xml:space="preserve"> 43 (2): 159–62. doi:10.1038/ng.746.</w:t>
      </w:r>
    </w:p>
    <w:p w14:paraId="0E046542"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USDA. 2016. “Crop Production 2015 Summary.”</w:t>
      </w:r>
    </w:p>
    <w:p w14:paraId="59AD4D8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Valdar, William, Christopher C Holmes, Richard Mott, and Jonathan Flint. 2009. “Mapping in Structured Populations by Resample Model Averaging.” </w:t>
      </w:r>
      <w:r w:rsidRPr="00C80535">
        <w:rPr>
          <w:rFonts w:ascii="Calibri" w:hAnsi="Calibri" w:cs="Times New Roman"/>
          <w:i/>
          <w:iCs/>
          <w:noProof/>
          <w:szCs w:val="24"/>
        </w:rPr>
        <w:t>Genetics</w:t>
      </w:r>
      <w:r w:rsidRPr="00C80535">
        <w:rPr>
          <w:rFonts w:ascii="Calibri" w:hAnsi="Calibri" w:cs="Times New Roman"/>
          <w:noProof/>
          <w:szCs w:val="24"/>
        </w:rPr>
        <w:t xml:space="preserve"> 182 (4): 1263–77. doi:10.1534/genetics.109.100727.</w:t>
      </w:r>
    </w:p>
    <w:p w14:paraId="6884D30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C80535">
        <w:rPr>
          <w:rFonts w:ascii="Calibri" w:hAnsi="Calibri" w:cs="Times New Roman"/>
          <w:i/>
          <w:iCs/>
          <w:noProof/>
          <w:szCs w:val="24"/>
        </w:rPr>
        <w:t>PLoS Genetics</w:t>
      </w:r>
      <w:r w:rsidRPr="00C80535">
        <w:rPr>
          <w:rFonts w:ascii="Calibri" w:hAnsi="Calibri" w:cs="Times New Roman"/>
          <w:noProof/>
          <w:szCs w:val="24"/>
        </w:rPr>
        <w:t xml:space="preserve"> 10 (12). Public Library of Science: e1004845. doi:10.1371/journal.pgen.1004845.</w:t>
      </w:r>
    </w:p>
    <w:p w14:paraId="4AA03484"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C80535">
        <w:rPr>
          <w:rFonts w:ascii="Calibri" w:hAnsi="Calibri" w:cs="Times New Roman"/>
          <w:i/>
          <w:iCs/>
          <w:noProof/>
          <w:szCs w:val="24"/>
        </w:rPr>
        <w:t>The Plant Cell Online</w:t>
      </w:r>
      <w:r w:rsidRPr="00C80535">
        <w:rPr>
          <w:rFonts w:ascii="Calibri" w:hAnsi="Calibri" w:cs="Times New Roman"/>
          <w:noProof/>
          <w:szCs w:val="24"/>
        </w:rPr>
        <w:t xml:space="preserve"> 21 (4): 1053–69. doi:10.1105/tpc.109.065714.</w:t>
      </w:r>
    </w:p>
    <w:p w14:paraId="7F0B93A6"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Winkler, Rodney G, and Michael Freeling. 1994. “Physiological Genetics of the Dominant Gibberellin-Nonresponsive Maize Dwarfs, Dwart8 and Dwart9.” </w:t>
      </w:r>
      <w:r w:rsidRPr="00C80535">
        <w:rPr>
          <w:rFonts w:ascii="Calibri" w:hAnsi="Calibri" w:cs="Times New Roman"/>
          <w:i/>
          <w:iCs/>
          <w:noProof/>
          <w:szCs w:val="24"/>
        </w:rPr>
        <w:t>Planta</w:t>
      </w:r>
      <w:r w:rsidRPr="00C80535">
        <w:rPr>
          <w:rFonts w:ascii="Calibri" w:hAnsi="Calibri" w:cs="Times New Roman"/>
          <w:noProof/>
          <w:szCs w:val="24"/>
        </w:rPr>
        <w:t xml:space="preserve"> 193: 341–48. doi:10.1007/BF00201811.</w:t>
      </w:r>
    </w:p>
    <w:p w14:paraId="7A2C567D"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C80535">
        <w:rPr>
          <w:rFonts w:ascii="Calibri" w:hAnsi="Calibri" w:cs="Times New Roman"/>
          <w:i/>
          <w:iCs/>
          <w:noProof/>
          <w:szCs w:val="24"/>
        </w:rPr>
        <w:t>BMC Bioinformatics</w:t>
      </w:r>
      <w:r w:rsidRPr="00C80535">
        <w:rPr>
          <w:rFonts w:ascii="Calibri" w:hAnsi="Calibri" w:cs="Times New Roman"/>
          <w:noProof/>
          <w:szCs w:val="24"/>
        </w:rPr>
        <w:t xml:space="preserve"> 6 (January): 227. doi:10.1186/1471-2105-6-227.</w:t>
      </w:r>
    </w:p>
    <w:p w14:paraId="11FEFE1C"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Wray, Gregory A. 2007. “The Evolutionary Significance of Cis-Regulatory Mutations.” </w:t>
      </w:r>
      <w:r w:rsidRPr="00C80535">
        <w:rPr>
          <w:rFonts w:ascii="Calibri" w:hAnsi="Calibri" w:cs="Times New Roman"/>
          <w:i/>
          <w:iCs/>
          <w:noProof/>
          <w:szCs w:val="24"/>
        </w:rPr>
        <w:t>Nature Reviews. Genetics</w:t>
      </w:r>
      <w:r w:rsidRPr="00C80535">
        <w:rPr>
          <w:rFonts w:ascii="Calibri" w:hAnsi="Calibri" w:cs="Times New Roman"/>
          <w:noProof/>
          <w:szCs w:val="24"/>
        </w:rPr>
        <w:t xml:space="preserve"> 8 (3). Nature Publishing Group: 206–16. doi:10.1038/nrg2063.</w:t>
      </w:r>
    </w:p>
    <w:p w14:paraId="7E674605" w14:textId="77777777" w:rsidR="00C80535" w:rsidRPr="00C80535" w:rsidRDefault="00C80535" w:rsidP="00C80535">
      <w:pPr>
        <w:widowControl w:val="0"/>
        <w:autoSpaceDE w:val="0"/>
        <w:autoSpaceDN w:val="0"/>
        <w:adjustRightInd w:val="0"/>
        <w:spacing w:line="240" w:lineRule="auto"/>
        <w:ind w:left="480" w:hanging="480"/>
        <w:rPr>
          <w:rFonts w:ascii="Calibri" w:hAnsi="Calibri" w:cs="Times New Roman"/>
          <w:noProof/>
          <w:szCs w:val="24"/>
        </w:rPr>
      </w:pPr>
      <w:r w:rsidRPr="00C8053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C80535">
        <w:rPr>
          <w:rFonts w:ascii="Calibri" w:hAnsi="Calibri" w:cs="Times New Roman"/>
          <w:i/>
          <w:iCs/>
          <w:noProof/>
          <w:szCs w:val="24"/>
        </w:rPr>
        <w:t>BMC Genomics</w:t>
      </w:r>
      <w:r w:rsidRPr="00C80535">
        <w:rPr>
          <w:rFonts w:ascii="Calibri" w:hAnsi="Calibri" w:cs="Times New Roman"/>
          <w:noProof/>
          <w:szCs w:val="24"/>
        </w:rPr>
        <w:t xml:space="preserve"> 14 (1): 27. doi:10.1186/1471-2164-14-27.</w:t>
      </w:r>
    </w:p>
    <w:p w14:paraId="5AF62374" w14:textId="77777777" w:rsidR="00C80535" w:rsidRPr="00C80535" w:rsidRDefault="00C80535" w:rsidP="00C80535">
      <w:pPr>
        <w:widowControl w:val="0"/>
        <w:autoSpaceDE w:val="0"/>
        <w:autoSpaceDN w:val="0"/>
        <w:adjustRightInd w:val="0"/>
        <w:spacing w:line="240" w:lineRule="auto"/>
        <w:ind w:left="480" w:hanging="480"/>
        <w:rPr>
          <w:rFonts w:ascii="Calibri" w:hAnsi="Calibri"/>
          <w:noProof/>
        </w:rPr>
      </w:pPr>
      <w:r w:rsidRPr="00C8053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C80535">
        <w:rPr>
          <w:rFonts w:ascii="Calibri" w:hAnsi="Calibri" w:cs="Times New Roman"/>
          <w:i/>
          <w:iCs/>
          <w:noProof/>
          <w:szCs w:val="24"/>
        </w:rPr>
        <w:t>bioRxiv</w:t>
      </w:r>
      <w:r w:rsidRPr="00C80535">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87" w:name="_Ref447013206"/>
      <w:r>
        <w:t xml:space="preserve">Supp. </w:t>
      </w:r>
      <w:r w:rsidR="00DB7771">
        <w:t>Fig</w:t>
      </w:r>
      <w:r w:rsidR="0077751E">
        <w:t xml:space="preserve">. </w:t>
      </w:r>
      <w:r>
        <w:t>1</w:t>
      </w:r>
      <w:bookmarkEnd w:id="87"/>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88" w:name="_Ref447013895"/>
      <w:r>
        <w:lastRenderedPageBreak/>
        <w:t xml:space="preserve">Supp. </w:t>
      </w:r>
      <w:r w:rsidR="00DB7771">
        <w:t>Fig</w:t>
      </w:r>
      <w:r w:rsidR="0077751E">
        <w:t>.</w:t>
      </w:r>
      <w:r>
        <w:t xml:space="preserve"> 2</w:t>
      </w:r>
      <w:bookmarkEnd w:id="88"/>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89" w:name="_Ref447015478"/>
      <w:r>
        <w:t>Supp. Fig</w:t>
      </w:r>
      <w:r w:rsidR="00412AFA">
        <w:t>.</w:t>
      </w:r>
      <w:r>
        <w:t xml:space="preserve"> 3</w:t>
      </w:r>
      <w:bookmarkEnd w:id="89"/>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90" w:name="_Ref447187909"/>
      <w:r>
        <w:t>Supp. Fig. 4</w:t>
      </w:r>
      <w:bookmarkEnd w:id="90"/>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91" w:name="_Ref470857301"/>
      <w:r>
        <w:t>Supp. Fig. 5</w:t>
      </w:r>
      <w:bookmarkEnd w:id="91"/>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92" w:name="_Ref481678956"/>
      <w:r>
        <w:lastRenderedPageBreak/>
        <w:t>Supp. Figure 6</w:t>
      </w:r>
      <w:bookmarkEnd w:id="92"/>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93" w:name="_Ref463332505"/>
      <w:r>
        <w:t>Supp</w:t>
      </w:r>
      <w:r w:rsidR="000A7CE0">
        <w:t>.</w:t>
      </w:r>
      <w:r>
        <w:t xml:space="preserve"> File 1</w:t>
      </w:r>
      <w:bookmarkEnd w:id="93"/>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94" w:name="_Ref479246505"/>
      <w:r>
        <w:t>Supp. Table 1</w:t>
      </w:r>
      <w:bookmarkEnd w:id="94"/>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95" w:name="_Ref483825641"/>
      <w:r>
        <w:t>Supp. Table 2</w:t>
      </w:r>
      <w:bookmarkEnd w:id="95"/>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96" w:name="_Ref494793753"/>
      <w:r>
        <w:t>Supp. Table 3</w:t>
      </w:r>
      <w:bookmarkEnd w:id="96"/>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97" w:name="_Ref479248756"/>
      <w:r>
        <w:lastRenderedPageBreak/>
        <w:t>Supp. Table</w:t>
      </w:r>
      <w:r w:rsidR="00415A2E">
        <w:t xml:space="preserve"> 4</w:t>
      </w:r>
      <w:bookmarkEnd w:id="97"/>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98" w:name="_Ref479162360"/>
      <w:bookmarkStart w:id="99" w:name="_Ref479250924"/>
      <w:r>
        <w:t>Supp. Table</w:t>
      </w:r>
      <w:r w:rsidR="00D419A5">
        <w:t xml:space="preserve"> 5</w:t>
      </w:r>
      <w:bookmarkEnd w:id="98"/>
      <w:bookmarkEnd w:id="99"/>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100" w:name="_Ref480187199"/>
      <w:r>
        <w:t>Supp. Table</w:t>
      </w:r>
      <w:r w:rsidR="00D419A5">
        <w:t xml:space="preserve"> 6</w:t>
      </w:r>
      <w:bookmarkEnd w:id="100"/>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101" w:name="_Ref486516422"/>
      <w:r>
        <w:t>Supp. Table</w:t>
      </w:r>
      <w:r w:rsidR="00D419A5">
        <w:t xml:space="preserve"> 7</w:t>
      </w:r>
      <w:bookmarkEnd w:id="101"/>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w:t>
      </w:r>
      <w:r w:rsidR="00D0395A">
        <w:lastRenderedPageBreak/>
        <w:t xml:space="preserve">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102" w:name="_Ref486581168"/>
      <w:r>
        <w:t>Supp. Table</w:t>
      </w:r>
      <w:r w:rsidR="00D419A5">
        <w:t xml:space="preserve"> 8</w:t>
      </w:r>
      <w:bookmarkEnd w:id="102"/>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103" w:name="_Ref479316734"/>
      <w:bookmarkStart w:id="104" w:name="_Ref486000980"/>
      <w:r>
        <w:t>Supp. Table</w:t>
      </w:r>
      <w:r w:rsidR="00D419A5">
        <w:t xml:space="preserve"> 9</w:t>
      </w:r>
      <w:bookmarkEnd w:id="103"/>
      <w:bookmarkEnd w:id="104"/>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105" w:name="_Ref481755630"/>
      <w:bookmarkStart w:id="106" w:name="_Ref483912443"/>
      <w:bookmarkStart w:id="107" w:name="_Ref486581620"/>
      <w:r>
        <w:t>Supp. Table</w:t>
      </w:r>
      <w:r w:rsidR="00D419A5">
        <w:t xml:space="preserve"> 10</w:t>
      </w:r>
      <w:bookmarkEnd w:id="105"/>
      <w:bookmarkEnd w:id="106"/>
      <w:bookmarkEnd w:id="107"/>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D8A388D" w14:textId="1ACE53CD" w:rsidR="000B0BA4" w:rsidRDefault="000B0BA4">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11" w:author="Owen Hoekenga" w:date="2017-07-12T13:24:00Z" w:initials="OAH">
    <w:p w14:paraId="0AA82210" w14:textId="77777777" w:rsidR="000B0BA4" w:rsidRDefault="000B0BA4">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12" w:author="Owen Hoekenga" w:date="2017-07-12T13:35:00Z" w:initials="OAH">
    <w:p w14:paraId="6F2F7310" w14:textId="77777777" w:rsidR="000B0BA4" w:rsidRDefault="000B0BA4">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64" w:author="cmyers" w:date="2017-06-23T05:33:00Z" w:initials="c">
    <w:p w14:paraId="294378E5" w14:textId="77777777" w:rsidR="008458B3" w:rsidRDefault="008458B3" w:rsidP="008458B3">
      <w:pPr>
        <w:pStyle w:val="CommentText"/>
      </w:pPr>
      <w:r>
        <w:rPr>
          <w:rStyle w:val="CommentReference"/>
        </w:rPr>
        <w:annotationRef/>
      </w:r>
      <w:r>
        <w:t>??</w:t>
      </w:r>
    </w:p>
    <w:p w14:paraId="1C81BE8A" w14:textId="77777777" w:rsidR="008458B3" w:rsidRDefault="008458B3" w:rsidP="008458B3">
      <w:pPr>
        <w:pStyle w:val="CommentText"/>
      </w:pPr>
      <w:r>
        <w:t>phrase out of place</w:t>
      </w:r>
    </w:p>
  </w:comment>
  <w:comment w:id="65" w:author="Owen Hoekenga" w:date="2017-07-18T20:02:00Z" w:initials="OAH">
    <w:p w14:paraId="38776357" w14:textId="77777777" w:rsidR="008458B3" w:rsidRDefault="008458B3" w:rsidP="008458B3">
      <w:pPr>
        <w:pStyle w:val="CommentText"/>
      </w:pPr>
      <w:r>
        <w:rPr>
          <w:rStyle w:val="CommentReference"/>
        </w:rPr>
        <w:annotationRef/>
      </w:r>
      <w:r>
        <w:t>Uptake is different but transport within the plant and storage might be the same. And we have no idea as to what an Fe sensor might be.</w:t>
      </w:r>
    </w:p>
  </w:comment>
  <w:comment w:id="66" w:author="Owen Hoekenga" w:date="2017-07-18T20:01:00Z" w:initials="OAH">
    <w:p w14:paraId="572AC4B7" w14:textId="77777777" w:rsidR="008458B3" w:rsidRDefault="008458B3" w:rsidP="008458B3">
      <w:pPr>
        <w:pStyle w:val="CommentText"/>
      </w:pPr>
      <w:r>
        <w:rPr>
          <w:rStyle w:val="CommentReference"/>
        </w:rPr>
        <w:annotationRef/>
      </w:r>
      <w:r>
        <w:t>Here again a shout out to PlantCyc might be a good thing</w:t>
      </w:r>
    </w:p>
  </w:comment>
  <w:comment w:id="67" w:author="Owen Hoekenga" w:date="2017-07-18T20:03:00Z" w:initials="OAH">
    <w:p w14:paraId="1EC97E98" w14:textId="77777777" w:rsidR="008458B3" w:rsidRDefault="008458B3" w:rsidP="008458B3">
      <w:pPr>
        <w:pStyle w:val="CommentText"/>
      </w:pPr>
      <w:r>
        <w:rPr>
          <w:rStyle w:val="CommentReference"/>
        </w:rPr>
        <w:annotationRef/>
      </w:r>
      <w:r>
        <w:t>What do you mean?</w:t>
      </w:r>
    </w:p>
  </w:comment>
  <w:comment w:id="68" w:author="Rob" w:date="2017-06-21T09:48:00Z" w:initials="r">
    <w:p w14:paraId="330A4617" w14:textId="77777777" w:rsidR="008458B3" w:rsidRDefault="008458B3" w:rsidP="008458B3">
      <w:pPr>
        <w:pStyle w:val="CommentText"/>
      </w:pPr>
      <w:r>
        <w:rPr>
          <w:rStyle w:val="CommentReference"/>
        </w:rPr>
        <w:annotationRef/>
      </w:r>
      <w:r>
        <w:t>Are these from the non-network SNP to gene mappings?</w:t>
      </w:r>
    </w:p>
  </w:comment>
  <w:comment w:id="69" w:author="Brian Dilkes" w:date="2017-09-26T23:47:00Z" w:initials="BD">
    <w:p w14:paraId="2C2FB507" w14:textId="77777777" w:rsidR="008458B3" w:rsidRDefault="008458B3" w:rsidP="008458B3">
      <w:pPr>
        <w:pStyle w:val="CommentText"/>
      </w:pPr>
      <w:r>
        <w:rPr>
          <w:rStyle w:val="CommentReference"/>
        </w:rPr>
        <w:annotationRef/>
      </w:r>
      <w:r>
        <w:t>Could well be non-network SNP to gene mapping. We went into Zbrowse to have a look see at the neighborhood.</w:t>
      </w:r>
    </w:p>
  </w:comment>
  <w:comment w:id="70" w:author="Owen Hoekenga" w:date="2017-07-18T20:05:00Z" w:initials="OAH">
    <w:p w14:paraId="3D408AC3" w14:textId="77777777" w:rsidR="008458B3" w:rsidRDefault="008458B3" w:rsidP="008458B3">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71" w:author="rob" w:date="2017-10-03T16:20:00Z" w:initials="r">
    <w:p w14:paraId="1834EC89" w14:textId="1D4BCC50" w:rsidR="00624BC1" w:rsidRDefault="00624BC1">
      <w:pPr>
        <w:pStyle w:val="CommentText"/>
      </w:pPr>
      <w:r>
        <w:rPr>
          <w:rStyle w:val="CommentReference"/>
        </w:rPr>
        <w:annotationRef/>
      </w:r>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comment>
  <w:comment w:id="72" w:author="Owen Hoekenga" w:date="2017-07-18T18:31:00Z" w:initials="OAH">
    <w:p w14:paraId="32D6D845" w14:textId="77777777" w:rsidR="000B0BA4" w:rsidRDefault="000B0BA4">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75" w:author="Owen Hoekenga" w:date="2017-07-18T20:11:00Z" w:initials="OAH">
    <w:p w14:paraId="286AA148" w14:textId="77777777" w:rsidR="000B0BA4" w:rsidRDefault="000B0BA4">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76" w:author="Rob" w:date="2017-08-07T08:10:00Z" w:initials="rs">
    <w:p w14:paraId="1DBA0666" w14:textId="77777777" w:rsidR="000B0BA4" w:rsidRDefault="000B0BA4">
      <w:pPr>
        <w:pStyle w:val="CommentText"/>
      </w:pPr>
      <w:r>
        <w:rPr>
          <w:rStyle w:val="CommentReference"/>
        </w:rPr>
        <w:annotationRef/>
      </w:r>
      <w:r>
        <w:t>I think this is better addressed below, with the “context matters”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A388D" w15:done="0"/>
  <w15:commentEx w15:paraId="0AA82210" w15:done="0"/>
  <w15:commentEx w15:paraId="6F2F7310" w15:done="0"/>
  <w15:commentEx w15:paraId="1C81BE8A" w15:done="0"/>
  <w15:commentEx w15:paraId="38776357" w15:done="0"/>
  <w15:commentEx w15:paraId="572AC4B7" w15:done="0"/>
  <w15:commentEx w15:paraId="1EC97E98" w15:done="0"/>
  <w15:commentEx w15:paraId="330A4617" w15:done="0"/>
  <w15:commentEx w15:paraId="2C2FB507" w15:done="0"/>
  <w15:commentEx w15:paraId="3D408AC3" w15:done="0"/>
  <w15:commentEx w15:paraId="1834EC89" w15:done="0"/>
  <w15:commentEx w15:paraId="32D6D845" w15:done="0"/>
  <w15:commentEx w15:paraId="286AA148" w15:done="0"/>
  <w15:commentEx w15:paraId="1DBA066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32C5C" w14:textId="77777777" w:rsidR="000B0BA4" w:rsidRDefault="000B0BA4" w:rsidP="006804EA">
      <w:r>
        <w:separator/>
      </w:r>
    </w:p>
  </w:endnote>
  <w:endnote w:type="continuationSeparator" w:id="0">
    <w:p w14:paraId="2F64CBAC" w14:textId="77777777" w:rsidR="000B0BA4" w:rsidRDefault="000B0BA4" w:rsidP="006804EA">
      <w:r>
        <w:continuationSeparator/>
      </w:r>
    </w:p>
  </w:endnote>
  <w:endnote w:type="continuationNotice" w:id="1">
    <w:p w14:paraId="451B1068" w14:textId="77777777" w:rsidR="000B0BA4" w:rsidRDefault="000B0B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301AFBE" w:rsidR="000B0BA4" w:rsidRDefault="000B0BA4" w:rsidP="006804EA">
        <w:pPr>
          <w:pStyle w:val="Footer"/>
        </w:pPr>
        <w:r>
          <w:fldChar w:fldCharType="begin"/>
        </w:r>
        <w:r w:rsidRPr="006A5509">
          <w:instrText xml:space="preserve"> PAGE   \* MERGEFORMAT </w:instrText>
        </w:r>
        <w:r>
          <w:fldChar w:fldCharType="separate"/>
        </w:r>
        <w:r w:rsidR="003625D1">
          <w:rPr>
            <w:noProof/>
          </w:rPr>
          <w:t>17</w:t>
        </w:r>
        <w:r>
          <w:rPr>
            <w:noProof/>
          </w:rPr>
          <w:fldChar w:fldCharType="end"/>
        </w:r>
      </w:p>
    </w:sdtContent>
  </w:sdt>
  <w:p w14:paraId="1B93D360" w14:textId="77777777" w:rsidR="000B0BA4" w:rsidRDefault="000B0BA4"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0E099" w14:textId="77777777" w:rsidR="000B0BA4" w:rsidRDefault="000B0BA4" w:rsidP="006804EA">
      <w:r>
        <w:separator/>
      </w:r>
    </w:p>
  </w:footnote>
  <w:footnote w:type="continuationSeparator" w:id="0">
    <w:p w14:paraId="596AFD4B" w14:textId="77777777" w:rsidR="000B0BA4" w:rsidRDefault="000B0BA4" w:rsidP="006804EA">
      <w:r>
        <w:continuationSeparator/>
      </w:r>
    </w:p>
  </w:footnote>
  <w:footnote w:type="continuationNotice" w:id="1">
    <w:p w14:paraId="7A26C79E" w14:textId="77777777" w:rsidR="000B0BA4" w:rsidRDefault="000B0B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0B0BA4" w:rsidRDefault="000B0B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311"/>
    <w:rsid w:val="000008AC"/>
    <w:rsid w:val="0000230A"/>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2680"/>
    <w:rsid w:val="00013461"/>
    <w:rsid w:val="00013835"/>
    <w:rsid w:val="00013CDC"/>
    <w:rsid w:val="000145CA"/>
    <w:rsid w:val="00014615"/>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4EEA"/>
    <w:rsid w:val="000756EF"/>
    <w:rsid w:val="00075B59"/>
    <w:rsid w:val="0007635B"/>
    <w:rsid w:val="00076A96"/>
    <w:rsid w:val="00076C1C"/>
    <w:rsid w:val="00076C75"/>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69"/>
    <w:rsid w:val="00091B42"/>
    <w:rsid w:val="00093372"/>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6FDB"/>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3FBC"/>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38B0"/>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7378"/>
    <w:rsid w:val="001677D1"/>
    <w:rsid w:val="00167855"/>
    <w:rsid w:val="00167969"/>
    <w:rsid w:val="00167D5E"/>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46B"/>
    <w:rsid w:val="001C0928"/>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29D4"/>
    <w:rsid w:val="001D300F"/>
    <w:rsid w:val="001D3930"/>
    <w:rsid w:val="001D3B05"/>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D7E86"/>
    <w:rsid w:val="002E03E1"/>
    <w:rsid w:val="002E05D1"/>
    <w:rsid w:val="002E18B6"/>
    <w:rsid w:val="002E2686"/>
    <w:rsid w:val="002E27D8"/>
    <w:rsid w:val="002E2926"/>
    <w:rsid w:val="002E31AC"/>
    <w:rsid w:val="002E456B"/>
    <w:rsid w:val="002E4CF7"/>
    <w:rsid w:val="002E5159"/>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37B8"/>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019"/>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AD7"/>
    <w:rsid w:val="003D695C"/>
    <w:rsid w:val="003D6C65"/>
    <w:rsid w:val="003D717B"/>
    <w:rsid w:val="003D79DD"/>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56CBF"/>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4724"/>
    <w:rsid w:val="004B5885"/>
    <w:rsid w:val="004B58B8"/>
    <w:rsid w:val="004B5D31"/>
    <w:rsid w:val="004B6A4A"/>
    <w:rsid w:val="004B6EA7"/>
    <w:rsid w:val="004B7D5A"/>
    <w:rsid w:val="004C034B"/>
    <w:rsid w:val="004C123B"/>
    <w:rsid w:val="004C1A47"/>
    <w:rsid w:val="004C1D02"/>
    <w:rsid w:val="004C22ED"/>
    <w:rsid w:val="004C2F24"/>
    <w:rsid w:val="004C34C5"/>
    <w:rsid w:val="004C35C1"/>
    <w:rsid w:val="004C3F00"/>
    <w:rsid w:val="004C5544"/>
    <w:rsid w:val="004C572B"/>
    <w:rsid w:val="004C6071"/>
    <w:rsid w:val="004C7195"/>
    <w:rsid w:val="004C766C"/>
    <w:rsid w:val="004C7C70"/>
    <w:rsid w:val="004C7F14"/>
    <w:rsid w:val="004D01D5"/>
    <w:rsid w:val="004D0B80"/>
    <w:rsid w:val="004D19AC"/>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5547"/>
    <w:rsid w:val="00656B78"/>
    <w:rsid w:val="006575E3"/>
    <w:rsid w:val="006602CA"/>
    <w:rsid w:val="00660401"/>
    <w:rsid w:val="0066091C"/>
    <w:rsid w:val="00661670"/>
    <w:rsid w:val="0066169A"/>
    <w:rsid w:val="00661A4C"/>
    <w:rsid w:val="00661AFB"/>
    <w:rsid w:val="006630EF"/>
    <w:rsid w:val="00663C67"/>
    <w:rsid w:val="00663F3E"/>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4A9"/>
    <w:rsid w:val="006F5995"/>
    <w:rsid w:val="006F635B"/>
    <w:rsid w:val="006F6720"/>
    <w:rsid w:val="006F7438"/>
    <w:rsid w:val="007000CC"/>
    <w:rsid w:val="00700588"/>
    <w:rsid w:val="007007C9"/>
    <w:rsid w:val="007018AE"/>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5904"/>
    <w:rsid w:val="007C768D"/>
    <w:rsid w:val="007C7E34"/>
    <w:rsid w:val="007D17A2"/>
    <w:rsid w:val="007D28EB"/>
    <w:rsid w:val="007D2C8A"/>
    <w:rsid w:val="007D54BE"/>
    <w:rsid w:val="007D6510"/>
    <w:rsid w:val="007D693A"/>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37DE"/>
    <w:rsid w:val="008446EC"/>
    <w:rsid w:val="00844A39"/>
    <w:rsid w:val="0084520E"/>
    <w:rsid w:val="008455EC"/>
    <w:rsid w:val="008458B3"/>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53B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3842"/>
    <w:rsid w:val="008D417E"/>
    <w:rsid w:val="008D41DC"/>
    <w:rsid w:val="008D4DAB"/>
    <w:rsid w:val="008D51F6"/>
    <w:rsid w:val="008D61F9"/>
    <w:rsid w:val="008D7913"/>
    <w:rsid w:val="008D7D33"/>
    <w:rsid w:val="008D7DFA"/>
    <w:rsid w:val="008D7F45"/>
    <w:rsid w:val="008E07D6"/>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1BA8"/>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28B8"/>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F3F"/>
    <w:rsid w:val="009853C9"/>
    <w:rsid w:val="009854C1"/>
    <w:rsid w:val="00986043"/>
    <w:rsid w:val="0098675C"/>
    <w:rsid w:val="00986917"/>
    <w:rsid w:val="00986C4D"/>
    <w:rsid w:val="00987714"/>
    <w:rsid w:val="00987871"/>
    <w:rsid w:val="00987DF9"/>
    <w:rsid w:val="00990A8B"/>
    <w:rsid w:val="0099107B"/>
    <w:rsid w:val="009910C3"/>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7FC"/>
    <w:rsid w:val="00A45DA3"/>
    <w:rsid w:val="00A508E8"/>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72A"/>
    <w:rsid w:val="00A638B8"/>
    <w:rsid w:val="00A641B2"/>
    <w:rsid w:val="00A646FD"/>
    <w:rsid w:val="00A64DFC"/>
    <w:rsid w:val="00A6532D"/>
    <w:rsid w:val="00A6544A"/>
    <w:rsid w:val="00A6718B"/>
    <w:rsid w:val="00A675BC"/>
    <w:rsid w:val="00A67E42"/>
    <w:rsid w:val="00A70A3C"/>
    <w:rsid w:val="00A72628"/>
    <w:rsid w:val="00A72F0E"/>
    <w:rsid w:val="00A742D1"/>
    <w:rsid w:val="00A74862"/>
    <w:rsid w:val="00A75D4E"/>
    <w:rsid w:val="00A76EE5"/>
    <w:rsid w:val="00A77581"/>
    <w:rsid w:val="00A775A9"/>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7A"/>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5C9F"/>
    <w:rsid w:val="00C16C72"/>
    <w:rsid w:val="00C17968"/>
    <w:rsid w:val="00C2022D"/>
    <w:rsid w:val="00C20986"/>
    <w:rsid w:val="00C21A0E"/>
    <w:rsid w:val="00C21F51"/>
    <w:rsid w:val="00C228D7"/>
    <w:rsid w:val="00C22DF6"/>
    <w:rsid w:val="00C2329F"/>
    <w:rsid w:val="00C24C25"/>
    <w:rsid w:val="00C26333"/>
    <w:rsid w:val="00C267E7"/>
    <w:rsid w:val="00C26C6A"/>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5312"/>
    <w:rsid w:val="00C75CD3"/>
    <w:rsid w:val="00C75E3E"/>
    <w:rsid w:val="00C76314"/>
    <w:rsid w:val="00C766BF"/>
    <w:rsid w:val="00C76D1F"/>
    <w:rsid w:val="00C77735"/>
    <w:rsid w:val="00C7773E"/>
    <w:rsid w:val="00C77D21"/>
    <w:rsid w:val="00C80535"/>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B73"/>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33"/>
    <w:rsid w:val="00D251AD"/>
    <w:rsid w:val="00D2546E"/>
    <w:rsid w:val="00D25A85"/>
    <w:rsid w:val="00D277DD"/>
    <w:rsid w:val="00D27AC0"/>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03"/>
    <w:rsid w:val="00D62579"/>
    <w:rsid w:val="00D6363A"/>
    <w:rsid w:val="00D6369B"/>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6636"/>
    <w:rsid w:val="00DD710C"/>
    <w:rsid w:val="00DD7689"/>
    <w:rsid w:val="00DD7910"/>
    <w:rsid w:val="00DD7EF2"/>
    <w:rsid w:val="00DE06C7"/>
    <w:rsid w:val="00DE1016"/>
    <w:rsid w:val="00DE23CC"/>
    <w:rsid w:val="00DE2C3E"/>
    <w:rsid w:val="00DE40FA"/>
    <w:rsid w:val="00DE46A4"/>
    <w:rsid w:val="00DE503E"/>
    <w:rsid w:val="00DE624B"/>
    <w:rsid w:val="00DE6C63"/>
    <w:rsid w:val="00DE6D6D"/>
    <w:rsid w:val="00DE70A6"/>
    <w:rsid w:val="00DE78DD"/>
    <w:rsid w:val="00DF0B44"/>
    <w:rsid w:val="00DF1960"/>
    <w:rsid w:val="00DF2E66"/>
    <w:rsid w:val="00DF2FBA"/>
    <w:rsid w:val="00DF316E"/>
    <w:rsid w:val="00DF39C7"/>
    <w:rsid w:val="00DF4642"/>
    <w:rsid w:val="00DF4B70"/>
    <w:rsid w:val="00DF51E2"/>
    <w:rsid w:val="00DF526B"/>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EB0"/>
    <w:rsid w:val="00F06EE8"/>
    <w:rsid w:val="00F071BD"/>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925"/>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3557"/>
    <w:rsid w:val="00F85BB1"/>
    <w:rsid w:val="00F86912"/>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42639-C5CA-4C7C-9C7E-95AE6B3A2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0</TotalTime>
  <Pages>39</Pages>
  <Words>66837</Words>
  <Characters>380975</Characters>
  <Application>Microsoft Office Word</Application>
  <DocSecurity>0</DocSecurity>
  <Lines>3174</Lines>
  <Paragraphs>893</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4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569</cp:revision>
  <dcterms:created xsi:type="dcterms:W3CDTF">2017-08-03T03:21:00Z</dcterms:created>
  <dcterms:modified xsi:type="dcterms:W3CDTF">2017-10-0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